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184DB08" w14:textId="77777777" w:rsidR="007A0953" w:rsidRDefault="000421E8" w:rsidP="00980493">
      <w:pPr>
        <w:spacing w:line="360" w:lineRule="auto"/>
        <w:jc w:val="center"/>
        <w:rPr>
          <w:b/>
        </w:rPr>
      </w:pPr>
      <w:r w:rsidRPr="000421E8">
        <w:rPr>
          <w:b/>
        </w:rPr>
        <w:t>Invited Editorial</w:t>
      </w:r>
    </w:p>
    <w:p w14:paraId="30D386C4" w14:textId="0AE56A6C" w:rsidR="000421E8" w:rsidRDefault="00A76A4F" w:rsidP="00980493">
      <w:pPr>
        <w:spacing w:line="360" w:lineRule="auto"/>
        <w:jc w:val="center"/>
        <w:rPr>
          <w:b/>
        </w:rPr>
      </w:pPr>
      <w:r>
        <w:rPr>
          <w:b/>
        </w:rPr>
        <w:t>Homeless</w:t>
      </w:r>
      <w:r w:rsidR="00E91C93">
        <w:rPr>
          <w:b/>
        </w:rPr>
        <w:t>ness</w:t>
      </w:r>
      <w:r w:rsidR="00DC582B">
        <w:rPr>
          <w:b/>
        </w:rPr>
        <w:t xml:space="preserve">: a </w:t>
      </w:r>
      <w:r w:rsidR="00E267DE">
        <w:rPr>
          <w:b/>
        </w:rPr>
        <w:t>“</w:t>
      </w:r>
      <w:r w:rsidR="00DC582B">
        <w:rPr>
          <w:b/>
        </w:rPr>
        <w:t>cause of the causes</w:t>
      </w:r>
      <w:r w:rsidR="00E267DE">
        <w:rPr>
          <w:b/>
        </w:rPr>
        <w:t>”</w:t>
      </w:r>
      <w:r w:rsidR="00DC582B">
        <w:rPr>
          <w:b/>
        </w:rPr>
        <w:t xml:space="preserve"> of cardiovascular disease?</w:t>
      </w:r>
    </w:p>
    <w:p w14:paraId="3DE5E445" w14:textId="77777777" w:rsidR="000421E8" w:rsidRDefault="000421E8" w:rsidP="00980493">
      <w:pPr>
        <w:spacing w:line="360" w:lineRule="auto"/>
        <w:rPr>
          <w:b/>
        </w:rPr>
      </w:pPr>
    </w:p>
    <w:p w14:paraId="37730774" w14:textId="77777777" w:rsidR="000421E8" w:rsidRPr="000421E8" w:rsidRDefault="000421E8" w:rsidP="00980493">
      <w:pPr>
        <w:spacing w:line="360" w:lineRule="auto"/>
      </w:pPr>
      <w:r w:rsidRPr="000421E8">
        <w:t>Deirdre A Lane</w:t>
      </w:r>
      <w:r w:rsidRPr="000421E8">
        <w:tab/>
      </w:r>
      <w:r w:rsidRPr="000421E8">
        <w:tab/>
        <w:t>PhD</w:t>
      </w:r>
    </w:p>
    <w:p w14:paraId="52F1C58E" w14:textId="77777777" w:rsidR="000421E8" w:rsidRPr="000421E8" w:rsidRDefault="000421E8" w:rsidP="00980493">
      <w:pPr>
        <w:spacing w:line="360" w:lineRule="auto"/>
      </w:pPr>
    </w:p>
    <w:p w14:paraId="2034BF51" w14:textId="77777777" w:rsidR="000421E8" w:rsidRDefault="000421E8" w:rsidP="00980493">
      <w:pPr>
        <w:spacing w:line="360" w:lineRule="auto"/>
      </w:pPr>
      <w:r w:rsidRPr="000421E8">
        <w:t>Liverpool Centre for Cardiovascular Science, University of Liverpool and Liverpool Heart &amp; Chest Hospital, Liverpool, United Kingdom; Aalborg Thrombosis Research Unit, Department of Clinical Medicine, Aalborg University, Aalborg, Denmark.</w:t>
      </w:r>
    </w:p>
    <w:p w14:paraId="229C3B07" w14:textId="77777777" w:rsidR="000421E8" w:rsidRDefault="000421E8" w:rsidP="00980493">
      <w:pPr>
        <w:spacing w:line="360" w:lineRule="auto"/>
      </w:pPr>
    </w:p>
    <w:p w14:paraId="5E9142A6" w14:textId="77777777" w:rsidR="000421E8" w:rsidRPr="001C47EE" w:rsidRDefault="001C47EE" w:rsidP="00980493">
      <w:pPr>
        <w:spacing w:line="360" w:lineRule="auto"/>
        <w:rPr>
          <w:b/>
        </w:rPr>
      </w:pPr>
      <w:r w:rsidRPr="001C47EE">
        <w:rPr>
          <w:b/>
        </w:rPr>
        <w:t>To accompany</w:t>
      </w:r>
      <w:r>
        <w:rPr>
          <w:b/>
        </w:rPr>
        <w:t>:</w:t>
      </w:r>
      <w:r w:rsidRPr="001C47EE">
        <w:rPr>
          <w:b/>
        </w:rPr>
        <w:t xml:space="preserve"> </w:t>
      </w:r>
      <w:r w:rsidRPr="001C47EE">
        <w:rPr>
          <w:i/>
        </w:rPr>
        <w:t>Al-Shakarchi et al. Cardiovascular disease in homeless versus housed individuals: Systematic review and meta-analysis</w:t>
      </w:r>
      <w:r w:rsidRPr="001C47EE">
        <w:rPr>
          <w:b/>
        </w:rPr>
        <w:t xml:space="preserve"> </w:t>
      </w:r>
    </w:p>
    <w:p w14:paraId="05B6C29C" w14:textId="77777777" w:rsidR="000421E8" w:rsidRDefault="000421E8" w:rsidP="00980493">
      <w:pPr>
        <w:spacing w:line="360" w:lineRule="auto"/>
      </w:pPr>
    </w:p>
    <w:p w14:paraId="4F548827" w14:textId="77777777" w:rsidR="000421E8" w:rsidRPr="000421E8" w:rsidRDefault="000421E8" w:rsidP="00980493">
      <w:pPr>
        <w:spacing w:line="360" w:lineRule="auto"/>
        <w:rPr>
          <w:b/>
        </w:rPr>
      </w:pPr>
      <w:r w:rsidRPr="000421E8">
        <w:rPr>
          <w:b/>
        </w:rPr>
        <w:t>Correspondence:</w:t>
      </w:r>
    </w:p>
    <w:p w14:paraId="78F823D2" w14:textId="77777777" w:rsidR="000421E8" w:rsidRDefault="000421E8" w:rsidP="00980493">
      <w:pPr>
        <w:spacing w:line="360" w:lineRule="auto"/>
      </w:pPr>
      <w:r>
        <w:t xml:space="preserve">Deirdre A Lane, </w:t>
      </w:r>
      <w:r w:rsidRPr="000421E8">
        <w:t>Liverpool Centre for Cardiovascular Science, University of Liverpool</w:t>
      </w:r>
      <w:r>
        <w:t>, William Henry Duncan Building, 6 West Derby Street, Liverpool, L7 8TX,</w:t>
      </w:r>
      <w:r w:rsidRPr="000421E8">
        <w:t xml:space="preserve"> United Kingdom</w:t>
      </w:r>
    </w:p>
    <w:p w14:paraId="62831F74" w14:textId="77777777" w:rsidR="000421E8" w:rsidRDefault="000421E8" w:rsidP="00980493">
      <w:pPr>
        <w:spacing w:line="360" w:lineRule="auto"/>
      </w:pPr>
      <w:r>
        <w:t xml:space="preserve">E-mail: </w:t>
      </w:r>
      <w:hyperlink r:id="rId6" w:history="1">
        <w:r w:rsidRPr="002F22AC">
          <w:rPr>
            <w:rStyle w:val="Hyperlink"/>
          </w:rPr>
          <w:t>deirdre.lane@liverpool.ac.uk</w:t>
        </w:r>
      </w:hyperlink>
      <w:r>
        <w:t xml:space="preserve"> </w:t>
      </w:r>
    </w:p>
    <w:p w14:paraId="5B5AA232" w14:textId="77777777" w:rsidR="00FC38EC" w:rsidRDefault="00FC38EC" w:rsidP="00980493">
      <w:pPr>
        <w:spacing w:line="360" w:lineRule="auto"/>
      </w:pPr>
    </w:p>
    <w:p w14:paraId="3F0D3813" w14:textId="2285435A" w:rsidR="00FC38EC" w:rsidRDefault="00FC38EC" w:rsidP="00980493">
      <w:pPr>
        <w:spacing w:line="360" w:lineRule="auto"/>
      </w:pPr>
      <w:r>
        <w:t xml:space="preserve">Word count: </w:t>
      </w:r>
      <w:r w:rsidR="00D830B0">
        <w:t>937</w:t>
      </w:r>
    </w:p>
    <w:p w14:paraId="4D220DCD" w14:textId="54A9684C" w:rsidR="00FC38EC" w:rsidRPr="000421E8" w:rsidRDefault="00FC38EC" w:rsidP="00980493">
      <w:pPr>
        <w:spacing w:line="360" w:lineRule="auto"/>
      </w:pPr>
      <w:r>
        <w:t xml:space="preserve">References: </w:t>
      </w:r>
      <w:r w:rsidR="00D830B0">
        <w:t>12</w:t>
      </w:r>
    </w:p>
    <w:p w14:paraId="758915BE" w14:textId="6D65B3ED" w:rsidR="001C47EE" w:rsidRPr="00DB6634" w:rsidRDefault="001C47EE" w:rsidP="00DB6634">
      <w:pPr>
        <w:spacing w:line="360" w:lineRule="auto"/>
        <w:rPr>
          <w:b/>
        </w:rPr>
      </w:pPr>
      <w:r>
        <w:br w:type="page"/>
      </w:r>
    </w:p>
    <w:p w14:paraId="166E8D00" w14:textId="403E5B2E" w:rsidR="006F3B21" w:rsidRDefault="00DC1347" w:rsidP="006F3B21">
      <w:pPr>
        <w:spacing w:line="360" w:lineRule="auto"/>
      </w:pPr>
      <w:r>
        <w:lastRenderedPageBreak/>
        <w:t>Homelessness is a global crisis which has increased at an ala</w:t>
      </w:r>
      <w:r w:rsidR="00391150">
        <w:t>rming rate over the last decade; worldwide it is estimated that nearly 1.6 billion people have inadequate shelter, resulting</w:t>
      </w:r>
      <w:r>
        <w:t xml:space="preserve"> </w:t>
      </w:r>
      <w:r w:rsidR="00391150">
        <w:t>in</w:t>
      </w:r>
      <w:r>
        <w:t xml:space="preserve"> the United Nations </w:t>
      </w:r>
      <w:r w:rsidR="003A6010">
        <w:t>announcing its first-ever resolution on homelessness on 19</w:t>
      </w:r>
      <w:r w:rsidR="003A6010" w:rsidRPr="003A6010">
        <w:rPr>
          <w:vertAlign w:val="superscript"/>
        </w:rPr>
        <w:t>th</w:t>
      </w:r>
      <w:r w:rsidR="003A6010">
        <w:t xml:space="preserve"> February 2020</w:t>
      </w:r>
      <w:r w:rsidR="00B21696">
        <w:t>.</w:t>
      </w:r>
      <w:r w:rsidR="00B21696">
        <w:fldChar w:fldCharType="begin"/>
      </w:r>
      <w:r w:rsidR="00B21696">
        <w:instrText xml:space="preserve"> ADDIN EN.CITE &lt;EndNote&gt;&lt;Cite&gt;&lt;Author&gt;Nations&lt;/Author&gt;&lt;Year&gt;2020&lt;/Year&gt;&lt;RecNum&gt;109&lt;/RecNum&gt;&lt;DisplayText&gt;&lt;style face="superscript"&gt;1&lt;/style&gt;&lt;/DisplayText&gt;&lt;record&gt;&lt;rec-number&gt;109&lt;/rec-number&gt;&lt;foreign-keys&gt;&lt;key app="EN" db-id="fxxpw9fvmeza5fe5z9u55ps7rr0v52pe0aw0" timestamp="1591104927"&gt;109&lt;/key&gt;&lt;/foreign-keys&gt;&lt;ref-type name="Web Page"&gt;12&lt;/ref-type&gt;&lt;contributors&gt;&lt;authors&gt;&lt;author&gt;United Nations&lt;/author&gt;&lt;/authors&gt;&lt;/contributors&gt;&lt;titles&gt;&lt;title&gt;Social Inclusion: Resolution on homelessness&lt;/title&gt;&lt;/titles&gt;&lt;number&gt;31 May 2020&lt;/number&gt;&lt;dates&gt;&lt;year&gt;2020&lt;/year&gt;&lt;/dates&gt;&lt;publisher&gt;United Nations Department of Economic and Social Affairs&lt;/publisher&gt;&lt;urls&gt;&lt;related-urls&gt;&lt;url&gt;https://www.un.org/development/desa/dspd/2020/03/resolution-homelessness/&lt;/url&gt;&lt;/related-urls&gt;&lt;/urls&gt;&lt;/record&gt;&lt;/Cite&gt;&lt;/EndNote&gt;</w:instrText>
      </w:r>
      <w:r w:rsidR="00B21696">
        <w:fldChar w:fldCharType="separate"/>
      </w:r>
      <w:r w:rsidR="00B21696" w:rsidRPr="00B21696">
        <w:rPr>
          <w:noProof/>
          <w:vertAlign w:val="superscript"/>
        </w:rPr>
        <w:t>1</w:t>
      </w:r>
      <w:r w:rsidR="00B21696">
        <w:fldChar w:fldCharType="end"/>
      </w:r>
      <w:r w:rsidR="00B21696">
        <w:t xml:space="preserve"> In the current issue</w:t>
      </w:r>
      <w:r w:rsidR="006F3B21">
        <w:t xml:space="preserve">, a systematic review and meta-analysis </w:t>
      </w:r>
      <w:r w:rsidR="00A000FE">
        <w:t xml:space="preserve">shines the spotlight </w:t>
      </w:r>
      <w:r w:rsidR="0021776F">
        <w:t>o</w:t>
      </w:r>
      <w:r w:rsidR="00AF0805">
        <w:t>n homeless</w:t>
      </w:r>
      <w:r w:rsidR="0073154A">
        <w:t xml:space="preserve">ness and cardiovascular disease, </w:t>
      </w:r>
      <w:r w:rsidR="006F3B21">
        <w:t>report</w:t>
      </w:r>
      <w:r w:rsidR="00E91AD6">
        <w:t>ing</w:t>
      </w:r>
      <w:r w:rsidR="006F3B21">
        <w:t xml:space="preserve"> that homeless people have a</w:t>
      </w:r>
      <w:r w:rsidR="00E91AD6">
        <w:t>n almost</w:t>
      </w:r>
      <w:r w:rsidR="006F3B21">
        <w:t xml:space="preserve"> three-fold higher risk of cardiovascular disease and greater risk of death from cardiovascular causes compared to housed individuals</w:t>
      </w:r>
      <w:r w:rsidR="00F5006A">
        <w:t>.</w:t>
      </w:r>
      <w:r w:rsidR="00B21696">
        <w:fldChar w:fldCharType="begin"/>
      </w:r>
      <w:r w:rsidR="00B21696">
        <w:instrText xml:space="preserve"> ADDIN EN.CITE &lt;EndNote&gt;&lt;Cite&gt;&lt;Author&gt;Al-Shakarchi N&lt;/Author&gt;&lt;Year&gt;2020&lt;/Year&gt;&lt;RecNum&gt;110&lt;/RecNum&gt;&lt;DisplayText&gt;&lt;style face="superscript"&gt;2&lt;/style&gt;&lt;/DisplayText&gt;&lt;record&gt;&lt;rec-number&gt;110&lt;/rec-number&gt;&lt;foreign-keys&gt;&lt;key app="EN" db-id="fxxpw9fvmeza5fe5z9u55ps7rr0v52pe0aw0" timestamp="1591105509"&gt;110&lt;/key&gt;&lt;/foreign-keys&gt;&lt;ref-type name="Journal Article"&gt;17&lt;/ref-type&gt;&lt;contributors&gt;&lt;authors&gt;&lt;author&gt;Al-Shakarchi N, Evans H, Luchenski S, Story A, Banerjee A.&lt;/author&gt;&lt;/authors&gt;&lt;/contributors&gt;&lt;titles&gt;&lt;title&gt;Cardiovascular disease in homeless versus housed individuals: Systematic review and meta-analysis&lt;/title&gt;&lt;secondary-title&gt;Heart &lt;/secondary-title&gt;&lt;/titles&gt;&lt;periodical&gt;&lt;full-title&gt;Heart&lt;/full-title&gt;&lt;/periodical&gt;&lt;dates&gt;&lt;year&gt;2020&lt;/year&gt;&lt;/dates&gt;&lt;urls&gt;&lt;/urls&gt;&lt;/record&gt;&lt;/Cite&gt;&lt;/EndNote&gt;</w:instrText>
      </w:r>
      <w:r w:rsidR="00B21696">
        <w:fldChar w:fldCharType="separate"/>
      </w:r>
      <w:r w:rsidR="00B21696" w:rsidRPr="00B21696">
        <w:rPr>
          <w:noProof/>
          <w:vertAlign w:val="superscript"/>
        </w:rPr>
        <w:t>2</w:t>
      </w:r>
      <w:r w:rsidR="00B21696">
        <w:fldChar w:fldCharType="end"/>
      </w:r>
      <w:r w:rsidR="00F5006A">
        <w:t xml:space="preserve">  </w:t>
      </w:r>
      <w:r w:rsidR="003D4628">
        <w:t xml:space="preserve">This </w:t>
      </w:r>
      <w:r w:rsidR="006F3B21">
        <w:t>review also highlights the absence of any specific care pathways or interventions to manage cardiovascular disease in this at-risk population</w:t>
      </w:r>
      <w:r w:rsidR="00B21696">
        <w:t>.</w:t>
      </w:r>
      <w:r w:rsidR="00B21696">
        <w:fldChar w:fldCharType="begin"/>
      </w:r>
      <w:r w:rsidR="00B21696">
        <w:instrText xml:space="preserve"> ADDIN EN.CITE &lt;EndNote&gt;&lt;Cite&gt;&lt;Author&gt;Al-Shakarchi N&lt;/Author&gt;&lt;Year&gt;2020&lt;/Year&gt;&lt;RecNum&gt;110&lt;/RecNum&gt;&lt;DisplayText&gt;&lt;style face="superscript"&gt;2&lt;/style&gt;&lt;/DisplayText&gt;&lt;record&gt;&lt;rec-number&gt;110&lt;/rec-number&gt;&lt;foreign-keys&gt;&lt;key app="EN" db-id="fxxpw9fvmeza5fe5z9u55ps7rr0v52pe0aw0" timestamp="1591105509"&gt;110&lt;/key&gt;&lt;/foreign-keys&gt;&lt;ref-type name="Journal Article"&gt;17&lt;/ref-type&gt;&lt;contributors&gt;&lt;authors&gt;&lt;author&gt;Al-Shakarchi N, Evans H, Luchenski S, Story A, Banerjee A.&lt;/author&gt;&lt;/authors&gt;&lt;/contributors&gt;&lt;titles&gt;&lt;title&gt;Cardiovascular disease in homeless versus housed individuals: Systematic review and meta-analysis&lt;/title&gt;&lt;secondary-title&gt;Heart &lt;/secondary-title&gt;&lt;/titles&gt;&lt;periodical&gt;&lt;full-title&gt;Heart&lt;/full-title&gt;&lt;/periodical&gt;&lt;dates&gt;&lt;year&gt;2020&lt;/year&gt;&lt;/dates&gt;&lt;urls&gt;&lt;/urls&gt;&lt;/record&gt;&lt;/Cite&gt;&lt;/EndNote&gt;</w:instrText>
      </w:r>
      <w:r w:rsidR="00B21696">
        <w:fldChar w:fldCharType="separate"/>
      </w:r>
      <w:r w:rsidR="00B21696" w:rsidRPr="00B21696">
        <w:rPr>
          <w:noProof/>
          <w:vertAlign w:val="superscript"/>
        </w:rPr>
        <w:t>2</w:t>
      </w:r>
      <w:r w:rsidR="00B21696">
        <w:fldChar w:fldCharType="end"/>
      </w:r>
    </w:p>
    <w:p w14:paraId="55941ECE" w14:textId="21F692E2" w:rsidR="003A3BAC" w:rsidRDefault="002D06CB" w:rsidP="003A3BAC">
      <w:pPr>
        <w:spacing w:line="360" w:lineRule="auto"/>
      </w:pPr>
      <w:r>
        <w:t>Unfortunately</w:t>
      </w:r>
      <w:r w:rsidR="004074FB">
        <w:t>,</w:t>
      </w:r>
      <w:r>
        <w:t xml:space="preserve"> there is no global definition of homelessness and consequently the true prevalence of the problem is unknown.</w:t>
      </w:r>
      <w:r w:rsidR="003A3BAC">
        <w:t xml:space="preserve">  </w:t>
      </w:r>
      <w:r w:rsidR="004074FB">
        <w:t xml:space="preserve">On the streets of every city homelessness is evident, with people </w:t>
      </w:r>
      <w:r w:rsidR="00502DB5">
        <w:t>‘</w:t>
      </w:r>
      <w:r w:rsidR="004074FB">
        <w:t>sleeping rough</w:t>
      </w:r>
      <w:r w:rsidR="00502DB5">
        <w:t>’</w:t>
      </w:r>
      <w:r w:rsidR="004074FB">
        <w:t xml:space="preserve"> but </w:t>
      </w:r>
      <w:r w:rsidR="00502DB5">
        <w:t xml:space="preserve">this is just the tip of the iceberg; </w:t>
      </w:r>
      <w:r w:rsidR="004074FB">
        <w:t xml:space="preserve">many homeless people are what is termed the ‘hidden homeless’- people who do not have a home of their own but </w:t>
      </w:r>
      <w:r w:rsidR="00AA10DB">
        <w:t>are ‘sofa-surfers’,</w:t>
      </w:r>
      <w:r w:rsidR="004074FB">
        <w:t xml:space="preserve"> moving between friends and family, </w:t>
      </w:r>
      <w:r w:rsidR="00AA10DB">
        <w:t xml:space="preserve">or </w:t>
      </w:r>
      <w:r w:rsidR="004074FB">
        <w:t>surviving in temporary accommodation</w:t>
      </w:r>
      <w:r w:rsidR="00B21696">
        <w:t>.</w:t>
      </w:r>
      <w:r w:rsidR="00B21696">
        <w:fldChar w:fldCharType="begin"/>
      </w:r>
      <w:r w:rsidR="00B21696">
        <w:instrText xml:space="preserve"> ADDIN EN.CITE &lt;EndNote&gt;&lt;Cite&gt;&lt;Author&gt;Fitzpatrick S&lt;/Author&gt;&lt;Year&gt;2018&lt;/Year&gt;&lt;RecNum&gt;111&lt;/RecNum&gt;&lt;DisplayText&gt;&lt;style face="superscript"&gt;3&lt;/style&gt;&lt;/DisplayText&gt;&lt;record&gt;&lt;rec-number&gt;111&lt;/rec-number&gt;&lt;foreign-keys&gt;&lt;key app="EN" db-id="fxxpw9fvmeza5fe5z9u55ps7rr0v52pe0aw0" timestamp="1591105776"&gt;111&lt;/key&gt;&lt;/foreign-keys&gt;&lt;ref-type name="Report"&gt;27&lt;/ref-type&gt;&lt;contributors&gt;&lt;authors&gt;&lt;author&gt;Fitzpatrick S, Pawson H, Bramley G, Wilcox S, watts B, Wood J.&lt;/author&gt;&lt;/authors&gt;&lt;tertiary-authors&gt;&lt;author&gt;Crisis&lt;/author&gt;&lt;/tertiary-authors&gt;&lt;/contributors&gt;&lt;titles&gt;&lt;title&gt;The Homeless Monitor: England&lt;/title&gt;&lt;/titles&gt;&lt;dates&gt;&lt;year&gt;2018&lt;/year&gt;&lt;/dates&gt;&lt;pub-location&gt;London&lt;/pub-location&gt;&lt;urls&gt;&lt;related-urls&gt;&lt;url&gt;https://www.crisis.org.uk/ending-homelessness/homelessness-knowledge-hub/homeless-monitor/england/the-homelessness-monitor-england-2018&lt;/url&gt;&lt;/related-urls&gt;&lt;/urls&gt;&lt;access-date&gt;31 May 2020&lt;/access-date&gt;&lt;/record&gt;&lt;/Cite&gt;&lt;/EndNote&gt;</w:instrText>
      </w:r>
      <w:r w:rsidR="00B21696">
        <w:fldChar w:fldCharType="separate"/>
      </w:r>
      <w:r w:rsidR="00B21696" w:rsidRPr="00B21696">
        <w:rPr>
          <w:noProof/>
          <w:vertAlign w:val="superscript"/>
        </w:rPr>
        <w:t>3</w:t>
      </w:r>
      <w:r w:rsidR="00B21696">
        <w:fldChar w:fldCharType="end"/>
      </w:r>
    </w:p>
    <w:p w14:paraId="37829809" w14:textId="7DB81D5C" w:rsidR="00531505" w:rsidRDefault="00952C68" w:rsidP="00531505">
      <w:pPr>
        <w:spacing w:line="360" w:lineRule="auto"/>
      </w:pPr>
      <w:r>
        <w:t>Homelessness is a complex, multifacto</w:t>
      </w:r>
      <w:r w:rsidR="00281FEA">
        <w:t>rial problem</w:t>
      </w:r>
      <w:r w:rsidR="001D6577">
        <w:t xml:space="preserve"> and </w:t>
      </w:r>
      <w:r w:rsidR="00281FEA">
        <w:t xml:space="preserve">the </w:t>
      </w:r>
      <w:r>
        <w:t>reasons</w:t>
      </w:r>
      <w:r w:rsidR="00783505">
        <w:t xml:space="preserve"> for this are numerous and each</w:t>
      </w:r>
      <w:r w:rsidR="002B1146">
        <w:t xml:space="preserve"> </w:t>
      </w:r>
      <w:r w:rsidR="00281FEA">
        <w:t xml:space="preserve">individual </w:t>
      </w:r>
      <w:r>
        <w:t xml:space="preserve">experience </w:t>
      </w:r>
      <w:r w:rsidR="00281FEA">
        <w:t xml:space="preserve">is </w:t>
      </w:r>
      <w:r>
        <w:t>unique.</w:t>
      </w:r>
      <w:r w:rsidR="002B1146">
        <w:t xml:space="preserve">  Marriage breakdown, bereavement, poverty, traumatic life experiences, domestic violence, addiction, imprisonment, and mental health problems are common causes, and austerity has worsened the homelessness situation</w:t>
      </w:r>
      <w:r w:rsidR="00B21696">
        <w:t>.</w:t>
      </w:r>
      <w:r w:rsidR="00B21696">
        <w:fldChar w:fldCharType="begin"/>
      </w:r>
      <w:r w:rsidR="00B21696">
        <w:instrText xml:space="preserve"> ADDIN EN.CITE &lt;EndNote&gt;&lt;Cite&gt;&lt;Author&gt;Fitzpatrick S&lt;/Author&gt;&lt;Year&gt;2018&lt;/Year&gt;&lt;RecNum&gt;111&lt;/RecNum&gt;&lt;DisplayText&gt;&lt;style face="superscript"&gt;3&lt;/style&gt;&lt;/DisplayText&gt;&lt;record&gt;&lt;rec-number&gt;111&lt;/rec-number&gt;&lt;foreign-keys&gt;&lt;key app="EN" db-id="fxxpw9fvmeza5fe5z9u55ps7rr0v52pe0aw0" timestamp="1591105776"&gt;111&lt;/key&gt;&lt;/foreign-keys&gt;&lt;ref-type name="Report"&gt;27&lt;/ref-type&gt;&lt;contributors&gt;&lt;authors&gt;&lt;author&gt;Fitzpatrick S, Pawson H, Bramley G, Wilcox S, watts B, Wood J.&lt;/author&gt;&lt;/authors&gt;&lt;tertiary-authors&gt;&lt;author&gt;Crisis&lt;/author&gt;&lt;/tertiary-authors&gt;&lt;/contributors&gt;&lt;titles&gt;&lt;title&gt;The Homeless Monitor: England&lt;/title&gt;&lt;/titles&gt;&lt;dates&gt;&lt;year&gt;2018&lt;/year&gt;&lt;/dates&gt;&lt;pub-location&gt;London&lt;/pub-location&gt;&lt;urls&gt;&lt;related-urls&gt;&lt;url&gt;https://www.crisis.org.uk/ending-homelessness/homelessness-knowledge-hub/homeless-monitor/england/the-homelessness-monitor-england-2018&lt;/url&gt;&lt;/related-urls&gt;&lt;/urls&gt;&lt;access-date&gt;31 May 2020&lt;/access-date&gt;&lt;/record&gt;&lt;/Cite&gt;&lt;/EndNote&gt;</w:instrText>
      </w:r>
      <w:r w:rsidR="00B21696">
        <w:fldChar w:fldCharType="separate"/>
      </w:r>
      <w:r w:rsidR="00B21696" w:rsidRPr="00B21696">
        <w:rPr>
          <w:noProof/>
          <w:vertAlign w:val="superscript"/>
        </w:rPr>
        <w:t>3</w:t>
      </w:r>
      <w:r w:rsidR="00B21696">
        <w:fldChar w:fldCharType="end"/>
      </w:r>
      <w:r w:rsidR="00B21696">
        <w:t xml:space="preserve"> </w:t>
      </w:r>
      <w:r w:rsidR="00531505">
        <w:t>Although the COVID-19 pandemic has led to</w:t>
      </w:r>
      <w:r w:rsidR="00201A15">
        <w:t xml:space="preserve"> many</w:t>
      </w:r>
      <w:r w:rsidR="00531505">
        <w:t xml:space="preserve"> ‘rough sleepers’</w:t>
      </w:r>
      <w:r w:rsidR="00201A15">
        <w:t xml:space="preserve"> being re-housed </w:t>
      </w:r>
      <w:r w:rsidR="00531505">
        <w:t xml:space="preserve">this may not be a sustainable solution and the sequelae of the pandemic (rent and mortgage arrears, unemployment and mental health problems) may further increase homelessness. </w:t>
      </w:r>
    </w:p>
    <w:p w14:paraId="5D543759" w14:textId="4C29BEE2" w:rsidR="00592964" w:rsidRDefault="00B342CA" w:rsidP="00980493">
      <w:pPr>
        <w:spacing w:line="360" w:lineRule="auto"/>
      </w:pPr>
      <w:r>
        <w:t>Homelessness significantly increases the risk of very premature mortality; the average age at death for a homeless person in England</w:t>
      </w:r>
      <w:r w:rsidR="005B200D">
        <w:t xml:space="preserve"> and Wales </w:t>
      </w:r>
      <w:r w:rsidR="000553A2">
        <w:t>in 2018</w:t>
      </w:r>
      <w:r w:rsidR="005B200D">
        <w:t xml:space="preserve"> </w:t>
      </w:r>
      <w:r w:rsidR="000553A2">
        <w:t>was 45</w:t>
      </w:r>
      <w:r w:rsidR="005B200D">
        <w:t xml:space="preserve"> years</w:t>
      </w:r>
      <w:r w:rsidR="000553A2">
        <w:t xml:space="preserve"> for men and younger among women at 43</w:t>
      </w:r>
      <w:r>
        <w:t xml:space="preserve"> years, compared to the average for the general population </w:t>
      </w:r>
      <w:r w:rsidR="00AA10DB">
        <w:t>in 2018</w:t>
      </w:r>
      <w:r w:rsidR="005B200D">
        <w:t xml:space="preserve"> of 76 and 81</w:t>
      </w:r>
      <w:r>
        <w:t xml:space="preserve"> years for men and women, respectively</w:t>
      </w:r>
      <w:r w:rsidR="00B21696">
        <w:t>;</w:t>
      </w:r>
      <w:r w:rsidR="00B21696">
        <w:fldChar w:fldCharType="begin"/>
      </w:r>
      <w:r w:rsidR="00B21696">
        <w:instrText xml:space="preserve"> ADDIN EN.CITE &lt;EndNote&gt;&lt;Cite&gt;&lt;Author&gt;Statistics.&lt;/Author&gt;&lt;Year&gt;2018&lt;/Year&gt;&lt;RecNum&gt;113&lt;/RecNum&gt;&lt;DisplayText&gt;&lt;style face="superscript"&gt;4&lt;/style&gt;&lt;/DisplayText&gt;&lt;record&gt;&lt;rec-number&gt;113&lt;/rec-number&gt;&lt;foreign-keys&gt;&lt;key app="EN" db-id="fxxpw9fvmeza5fe5z9u55ps7rr0v52pe0aw0" timestamp="1591106607"&gt;113&lt;/key&gt;&lt;/foreign-keys&gt;&lt;ref-type name="Government Document"&gt;46&lt;/ref-type&gt;&lt;contributors&gt;&lt;authors&gt;&lt;author&gt;Office for National Statistics.&lt;/author&gt;&lt;/authors&gt;&lt;secondary-authors&gt;&lt;author&gt;Office for National Statistics&lt;/author&gt;&lt;/secondary-authors&gt;&lt;/contributors&gt;&lt;titles&gt;&lt;title&gt;Deaths of homeless people in England and Wales: 2018.&lt;/title&gt;&lt;/titles&gt;&lt;dates&gt;&lt;year&gt;2018&lt;/year&gt;&lt;/dates&gt;&lt;urls&gt;&lt;related-urls&gt;&lt;url&gt;https://www.ons.gov.uk/peoplepopulationandcommunity/birthdeathsandmarriages/deaths/bulletins/deathsofhomelesspeopleinenglandandwales/2018&lt;/url&gt;&lt;/related-urls&gt;&lt;/urls&gt;&lt;access-date&gt;27 May 2020&lt;/access-date&gt;&lt;/record&gt;&lt;/Cite&gt;&lt;/EndNote&gt;</w:instrText>
      </w:r>
      <w:r w:rsidR="00B21696">
        <w:fldChar w:fldCharType="separate"/>
      </w:r>
      <w:r w:rsidR="00B21696" w:rsidRPr="00B21696">
        <w:rPr>
          <w:noProof/>
          <w:vertAlign w:val="superscript"/>
        </w:rPr>
        <w:t>4</w:t>
      </w:r>
      <w:r w:rsidR="00B21696">
        <w:fldChar w:fldCharType="end"/>
      </w:r>
      <w:r w:rsidR="00D03005">
        <w:t xml:space="preserve"> – </w:t>
      </w:r>
      <w:r w:rsidR="00B21696">
        <w:t>a staggering</w:t>
      </w:r>
      <w:r w:rsidR="00D03005">
        <w:t xml:space="preserve"> 30</w:t>
      </w:r>
      <w:r w:rsidR="00626A6A">
        <w:t>+</w:t>
      </w:r>
      <w:r w:rsidR="001D6577">
        <w:t xml:space="preserve"> fewer years </w:t>
      </w:r>
      <w:r w:rsidR="00D03005">
        <w:t>of life if you do not have a home.</w:t>
      </w:r>
    </w:p>
    <w:p w14:paraId="1323070C" w14:textId="77777777" w:rsidR="00944D60" w:rsidRDefault="00944D60" w:rsidP="00980493">
      <w:pPr>
        <w:spacing w:line="360" w:lineRule="auto"/>
        <w:rPr>
          <w:b/>
        </w:rPr>
      </w:pPr>
    </w:p>
    <w:p w14:paraId="34847917" w14:textId="7667AB48" w:rsidR="001F4807" w:rsidRPr="00417B42" w:rsidRDefault="00417B42" w:rsidP="00980493">
      <w:pPr>
        <w:spacing w:line="360" w:lineRule="auto"/>
        <w:rPr>
          <w:b/>
        </w:rPr>
      </w:pPr>
      <w:r>
        <w:rPr>
          <w:b/>
        </w:rPr>
        <w:t>Homelessness and c</w:t>
      </w:r>
      <w:r w:rsidR="00E848C1" w:rsidRPr="00E848C1">
        <w:rPr>
          <w:b/>
        </w:rPr>
        <w:t>ardiovascular disease</w:t>
      </w:r>
    </w:p>
    <w:p w14:paraId="39FB6613" w14:textId="5931887B" w:rsidR="00847A8D" w:rsidRDefault="0060573A" w:rsidP="00980493">
      <w:pPr>
        <w:spacing w:line="360" w:lineRule="auto"/>
      </w:pPr>
      <w:r>
        <w:t>Faced with homelessness</w:t>
      </w:r>
      <w:r w:rsidR="00E573A1">
        <w:t xml:space="preserve"> and the daily struggle to fulfil basic needs</w:t>
      </w:r>
      <w:r>
        <w:t xml:space="preserve">, health and prevention of non-communicable chronic </w:t>
      </w:r>
      <w:r w:rsidR="006507E6">
        <w:t>diseases such as cardiovascular disease</w:t>
      </w:r>
      <w:r w:rsidR="00F11425">
        <w:t xml:space="preserve">, are unlikely to be </w:t>
      </w:r>
      <w:r w:rsidR="00E573A1">
        <w:t xml:space="preserve">a </w:t>
      </w:r>
      <w:r w:rsidR="00335289">
        <w:t>priority</w:t>
      </w:r>
      <w:r w:rsidR="003D4298">
        <w:t xml:space="preserve"> for individuals</w:t>
      </w:r>
      <w:r>
        <w:t>.</w:t>
      </w:r>
      <w:r w:rsidR="00E607B1">
        <w:t xml:space="preserve">  Traditional risk factors</w:t>
      </w:r>
      <w:r w:rsidR="00E91C93">
        <w:t xml:space="preserve"> for cardiovascular disease</w:t>
      </w:r>
      <w:r w:rsidR="00921509">
        <w:t>,</w:t>
      </w:r>
      <w:r w:rsidR="00581EA7">
        <w:t xml:space="preserve"> such as smoking</w:t>
      </w:r>
      <w:r w:rsidR="00673D4D">
        <w:t xml:space="preserve"> are more common </w:t>
      </w:r>
      <w:r w:rsidR="00921509">
        <w:t>among the homeless,</w:t>
      </w:r>
      <w:r w:rsidR="00981165">
        <w:t xml:space="preserve"> and hypertension and diabetes mellitus may go und</w:t>
      </w:r>
      <w:r w:rsidR="00921509">
        <w:t>etected</w:t>
      </w:r>
      <w:r w:rsidR="009603B7">
        <w:t xml:space="preserve"> and un</w:t>
      </w:r>
      <w:r w:rsidR="00921509">
        <w:t>diagnosed</w:t>
      </w:r>
      <w:r w:rsidR="00981165">
        <w:t xml:space="preserve"> and where known, are unlikely to be appropriately managed, given the challenges of glycaemic control in the context of homelessness</w:t>
      </w:r>
      <w:r w:rsidR="0075751A">
        <w:t xml:space="preserve">.  </w:t>
      </w:r>
      <w:r w:rsidR="00D15BA3">
        <w:t>In addition,</w:t>
      </w:r>
      <w:r w:rsidR="002C2EDA">
        <w:t xml:space="preserve"> limited and often unhealthy </w:t>
      </w:r>
      <w:r>
        <w:t>diet</w:t>
      </w:r>
      <w:r w:rsidR="002C2EDA">
        <w:t xml:space="preserve">ary options </w:t>
      </w:r>
      <w:r w:rsidR="002C2EDA">
        <w:lastRenderedPageBreak/>
        <w:t>with inadequate nutritional benefit</w:t>
      </w:r>
      <w:r>
        <w:t xml:space="preserve">, </w:t>
      </w:r>
      <w:r w:rsidR="00417B42">
        <w:t>excessive</w:t>
      </w:r>
      <w:r w:rsidR="00D15BA3">
        <w:t xml:space="preserve"> </w:t>
      </w:r>
      <w:r>
        <w:t>alcohol intake, and illicit drug use</w:t>
      </w:r>
      <w:r w:rsidR="00417B42">
        <w:t>,</w:t>
      </w:r>
      <w:r>
        <w:t xml:space="preserve"> </w:t>
      </w:r>
      <w:r w:rsidR="0075751A">
        <w:t xml:space="preserve">which </w:t>
      </w:r>
      <w:r>
        <w:t xml:space="preserve">are more prevalent in homeless populations </w:t>
      </w:r>
      <w:r w:rsidR="0075751A">
        <w:t xml:space="preserve">contribute to the development of </w:t>
      </w:r>
      <w:r w:rsidR="00AA10DB">
        <w:t>cardiovascular disease</w:t>
      </w:r>
      <w:r w:rsidR="0075751A">
        <w:t>.</w:t>
      </w:r>
      <w:r w:rsidR="003F361B">
        <w:fldChar w:fldCharType="begin">
          <w:fldData xml:space="preserve">PEVuZE5vdGU+PENpdGU+PEF1dGhvcj5CYWdnZXR0PC9BdXRob3I+PFllYXI+MjAxODwvWWVhcj48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</w:fldData>
        </w:fldChar>
      </w:r>
      <w:r w:rsidR="003F361B">
        <w:instrText xml:space="preserve"> ADDIN EN.CITE </w:instrText>
      </w:r>
      <w:r w:rsidR="003F361B">
        <w:fldChar w:fldCharType="begin">
          <w:fldData xml:space="preserve">PEVuZE5vdGU+PENpdGU+PEF1dGhvcj5CYWdnZXR0PC9BdXRob3I+PFllYXI+MjAxODwvWWVhcj48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</w:fldData>
        </w:fldChar>
      </w:r>
      <w:r w:rsidR="003F361B">
        <w:instrText xml:space="preserve"> ADDIN EN.CITE.DATA </w:instrText>
      </w:r>
      <w:r w:rsidR="003F361B">
        <w:fldChar w:fldCharType="end"/>
      </w:r>
      <w:r w:rsidR="003F361B">
        <w:fldChar w:fldCharType="separate"/>
      </w:r>
      <w:r w:rsidR="003F361B" w:rsidRPr="003F361B">
        <w:rPr>
          <w:noProof/>
          <w:vertAlign w:val="superscript"/>
        </w:rPr>
        <w:t>5</w:t>
      </w:r>
      <w:r w:rsidR="003F361B">
        <w:fldChar w:fldCharType="end"/>
      </w:r>
      <w:r w:rsidR="0075751A">
        <w:t xml:space="preserve">  Further, </w:t>
      </w:r>
      <w:r w:rsidR="0088631B">
        <w:t>the persistent</w:t>
      </w:r>
      <w:r>
        <w:t xml:space="preserve"> stress </w:t>
      </w:r>
      <w:r w:rsidR="0075751A">
        <w:t>associated with</w:t>
      </w:r>
      <w:r>
        <w:t xml:space="preserve"> homelessness</w:t>
      </w:r>
      <w:r w:rsidR="00A97E3C">
        <w:t xml:space="preserve">, </w:t>
      </w:r>
      <w:r w:rsidR="0088631B">
        <w:t>absence</w:t>
      </w:r>
      <w:r w:rsidR="00A97E3C">
        <w:t xml:space="preserve"> of basic ne</w:t>
      </w:r>
      <w:r w:rsidR="0088631B">
        <w:t>eds</w:t>
      </w:r>
      <w:r w:rsidR="00A97E3C">
        <w:t xml:space="preserve"> (food, shelter and clothing)</w:t>
      </w:r>
      <w:r w:rsidR="00A45D6F">
        <w:t>,</w:t>
      </w:r>
      <w:r w:rsidR="0088631B">
        <w:t xml:space="preserve"> </w:t>
      </w:r>
      <w:r w:rsidR="00A97E3C">
        <w:t>threats to personal security</w:t>
      </w:r>
      <w:r w:rsidR="009D7AC5">
        <w:t xml:space="preserve">, </w:t>
      </w:r>
      <w:r w:rsidR="0088631B">
        <w:t xml:space="preserve">and </w:t>
      </w:r>
      <w:r w:rsidR="009D7AC5" w:rsidRPr="00AA10DB">
        <w:t>sub-optimal sleep duration and quality</w:t>
      </w:r>
      <w:r w:rsidR="00A97E3C" w:rsidRPr="00AA10DB">
        <w:t>,</w:t>
      </w:r>
      <w:r w:rsidR="000542FC">
        <w:t xml:space="preserve"> </w:t>
      </w:r>
      <w:r>
        <w:t>contr</w:t>
      </w:r>
      <w:r w:rsidR="0088631B">
        <w:t>ibute</w:t>
      </w:r>
      <w:r w:rsidR="00AA10DB">
        <w:t>s</w:t>
      </w:r>
      <w:r w:rsidR="0088631B">
        <w:t xml:space="preserve"> to </w:t>
      </w:r>
      <w:r w:rsidR="00834A92">
        <w:t>the increase</w:t>
      </w:r>
      <w:r w:rsidR="0088631B">
        <w:t>d risk</w:t>
      </w:r>
      <w:r w:rsidR="00834A92">
        <w:t xml:space="preserve"> of incident</w:t>
      </w:r>
      <w:r>
        <w:t xml:space="preserve"> CVD. </w:t>
      </w:r>
      <w:r w:rsidR="008B2443">
        <w:t>Mental health problems</w:t>
      </w:r>
      <w:r w:rsidR="00AA10DB">
        <w:t>,</w:t>
      </w:r>
      <w:r w:rsidR="008B2443">
        <w:t xml:space="preserve"> </w:t>
      </w:r>
      <w:r w:rsidR="00AA10DB">
        <w:t xml:space="preserve">including depression, anxiety, and post-traumatic stress disorder </w:t>
      </w:r>
      <w:r w:rsidR="006F46F4">
        <w:t>are highly prevalent among homeless populations, with approximately one-quarter suffering from severe chronic mental health disorders such as bipolar disorder, schizophrenia, and severe depression</w:t>
      </w:r>
      <w:r w:rsidR="003F361B">
        <w:t>.</w:t>
      </w:r>
      <w:r w:rsidR="003F361B">
        <w:fldChar w:fldCharType="begin"/>
      </w:r>
      <w:r w:rsidR="003F361B">
        <w:instrText xml:space="preserve"> ADDIN EN.CITE &lt;EndNote&gt;&lt;Cite&gt;&lt;Author&gt;Fazel&lt;/Author&gt;&lt;Year&gt;2008&lt;/Year&gt;&lt;RecNum&gt;101&lt;/RecNum&gt;&lt;DisplayText&gt;&lt;style face="superscript"&gt;6&lt;/style&gt;&lt;/DisplayText&gt;&lt;record&gt;&lt;rec-number&gt;101&lt;/rec-number&gt;&lt;foreign-keys&gt;&lt;key app="EN" db-id="fxxpw9fvmeza5fe5z9u55ps7rr0v52pe0aw0" timestamp="1591099665"&gt;101&lt;/key&gt;&lt;/foreign-keys&gt;&lt;ref-type name="Journal Article"&gt;17&lt;/ref-type&gt;&lt;contributors&gt;&lt;authors&gt;&lt;author&gt;Fazel, S.&lt;/author&gt;&lt;author&gt;Khosla, V.&lt;/author&gt;&lt;author&gt;Doll, H.&lt;/author&gt;&lt;author&gt;Geddes, J.&lt;/author&gt;&lt;/authors&gt;&lt;/contributors&gt;&lt;auth-address&gt;Department of Psychiatry, University of Oxford, Warneford Hospital, Oxford, United Kingdom. seena.fazel@psych.ox.ac.uk&lt;/auth-address&gt;&lt;titles&gt;&lt;title&gt;The prevalence of mental disorders among the homeless in western countries: systematic review and meta-regression analysis&lt;/title&gt;&lt;secondary-title&gt;PLoS Med&lt;/secondary-title&gt;&lt;alt-title&gt;PLoS medicine&lt;/alt-title&gt;&lt;/titles&gt;&lt;periodical&gt;&lt;full-title&gt;PLoS Med&lt;/full-title&gt;&lt;abbr-1&gt;PLoS medicine&lt;/abbr-1&gt;&lt;/periodical&gt;&lt;alt-periodical&gt;&lt;full-title&gt;PLoS Med&lt;/full-title&gt;&lt;abbr-1&gt;PLoS medicine&lt;/abbr-1&gt;&lt;/alt-periodical&gt;&lt;pages&gt;e225&lt;/pages&gt;&lt;volume&gt;5&lt;/volume&gt;&lt;number&gt;12&lt;/number&gt;&lt;edition&gt;2008/12/05&lt;/edition&gt;&lt;keywords&gt;&lt;keyword&gt;Alcoholism/epidemiology&lt;/keyword&gt;&lt;keyword&gt;Depressive Disorder, Major/epidemiology&lt;/keyword&gt;&lt;keyword&gt;Homeless Persons/psychology/*statistics &amp;amp; numerical data&lt;/keyword&gt;&lt;keyword&gt;Humans&lt;/keyword&gt;&lt;keyword&gt;Mental Disorders/classification/*epidemiology&lt;/keyword&gt;&lt;keyword&gt;Personality Disorders/epidemiology&lt;/keyword&gt;&lt;keyword&gt;Prevalence&lt;/keyword&gt;&lt;keyword&gt;Psychotic Disorders/epidemiology&lt;/keyword&gt;&lt;keyword&gt;Substance-Related Disorders/epidemiology&lt;/keyword&gt;&lt;keyword&gt;*Western World&lt;/keyword&gt;&lt;/keywords&gt;&lt;dates&gt;&lt;year&gt;2008&lt;/year&gt;&lt;pub-dates&gt;&lt;date&gt;Dec 2&lt;/date&gt;&lt;/pub-dates&gt;&lt;/dates&gt;&lt;isbn&gt;1549-1277 (Print)&amp;#xD;1549-1277&lt;/isbn&gt;&lt;accession-num&gt;19053169&lt;/accession-num&gt;&lt;urls&gt;&lt;/urls&gt;&lt;custom2&gt;PMC2592351&lt;/custom2&gt;&lt;electronic-resource-num&gt;10.1371/journal.pmed.0050225&lt;/electronic-resource-num&gt;&lt;remote-database-provider&gt;NLM&lt;/remote-database-provider&gt;&lt;language&gt;eng&lt;/language&gt;&lt;/record&gt;&lt;/Cite&gt;&lt;/EndNote&gt;</w:instrText>
      </w:r>
      <w:r w:rsidR="003F361B">
        <w:fldChar w:fldCharType="separate"/>
      </w:r>
      <w:r w:rsidR="003F361B" w:rsidRPr="003F361B">
        <w:rPr>
          <w:noProof/>
          <w:vertAlign w:val="superscript"/>
        </w:rPr>
        <w:t>6</w:t>
      </w:r>
      <w:r w:rsidR="003F361B">
        <w:fldChar w:fldCharType="end"/>
      </w:r>
      <w:r w:rsidR="003F361B">
        <w:t xml:space="preserve"> </w:t>
      </w:r>
      <w:r w:rsidR="009D7AC5">
        <w:t xml:space="preserve"> Mental health issues can </w:t>
      </w:r>
      <w:r w:rsidR="00C100A5">
        <w:t>obfuscate</w:t>
      </w:r>
      <w:r w:rsidR="009D7AC5">
        <w:t xml:space="preserve"> </w:t>
      </w:r>
      <w:r w:rsidR="003A77AA">
        <w:t>matters resulting in decreased likelihood of</w:t>
      </w:r>
      <w:r w:rsidR="009D7AC5">
        <w:t xml:space="preserve"> report</w:t>
      </w:r>
      <w:r w:rsidR="003A77AA">
        <w:t>ing</w:t>
      </w:r>
      <w:r w:rsidR="009D7AC5">
        <w:t xml:space="preserve"> symptoms and seek</w:t>
      </w:r>
      <w:r w:rsidR="003A77AA">
        <w:t>ing</w:t>
      </w:r>
      <w:r w:rsidR="009D7AC5">
        <w:t xml:space="preserve"> medical care, attend</w:t>
      </w:r>
      <w:r w:rsidR="00271F06">
        <w:t>ance at</w:t>
      </w:r>
      <w:r w:rsidR="009D7AC5">
        <w:t xml:space="preserve"> healthcare appointments, and adhere to medication regimens.  Further, many psychotropic drugs </w:t>
      </w:r>
      <w:r w:rsidR="00485676">
        <w:t xml:space="preserve">can </w:t>
      </w:r>
      <w:r w:rsidR="004B4167" w:rsidRPr="004B4167">
        <w:t>trigger</w:t>
      </w:r>
      <w:r w:rsidR="009D7AC5" w:rsidRPr="004B4167">
        <w:t xml:space="preserve"> or </w:t>
      </w:r>
      <w:r w:rsidR="00C100A5" w:rsidRPr="00485676">
        <w:t>intensify</w:t>
      </w:r>
      <w:r w:rsidR="00485676" w:rsidRPr="00485676">
        <w:t xml:space="preserve"> </w:t>
      </w:r>
      <w:r w:rsidR="009D7AC5" w:rsidRPr="00485676">
        <w:t xml:space="preserve">risk factors for </w:t>
      </w:r>
      <w:r w:rsidR="00485676" w:rsidRPr="00485676">
        <w:t>cardiovascular disease</w:t>
      </w:r>
      <w:r w:rsidR="009D7AC5" w:rsidRPr="00485676">
        <w:t>, such as obesity, dyslipidaemia, and diabetes</w:t>
      </w:r>
      <w:r w:rsidR="009D7AC5">
        <w:t xml:space="preserve">. </w:t>
      </w:r>
    </w:p>
    <w:p w14:paraId="592640D2" w14:textId="67ECFB81" w:rsidR="00980493" w:rsidRDefault="00E920CF" w:rsidP="00980493">
      <w:pPr>
        <w:spacing w:line="360" w:lineRule="auto"/>
      </w:pPr>
      <w:r>
        <w:t>In addition t</w:t>
      </w:r>
      <w:r w:rsidR="002F2A27">
        <w:t>o th</w:t>
      </w:r>
      <w:r w:rsidR="00485676">
        <w:t>e myriad of problems facing</w:t>
      </w:r>
      <w:r>
        <w:t xml:space="preserve"> </w:t>
      </w:r>
      <w:r w:rsidR="00485676">
        <w:t xml:space="preserve">the </w:t>
      </w:r>
      <w:r>
        <w:t xml:space="preserve">homeless, </w:t>
      </w:r>
      <w:r w:rsidR="003A77AA">
        <w:t xml:space="preserve">significant healthcare system barriers exist, which may preclude </w:t>
      </w:r>
      <w:r w:rsidR="00485676">
        <w:t>this population</w:t>
      </w:r>
      <w:r w:rsidR="003A77AA">
        <w:t>. A</w:t>
      </w:r>
      <w:r>
        <w:t>ccess to hea</w:t>
      </w:r>
      <w:r w:rsidR="00485676">
        <w:t>lthcare is limited;</w:t>
      </w:r>
      <w:r w:rsidR="003A77AA">
        <w:t xml:space="preserve"> </w:t>
      </w:r>
      <w:r w:rsidR="00485676">
        <w:t>m</w:t>
      </w:r>
      <w:r w:rsidR="002F2A27">
        <w:t>ost homeless people do not have a designated primary care/family physician and are known to experience barriers to GP registration</w:t>
      </w:r>
      <w:r w:rsidR="003F361B">
        <w:t>.</w:t>
      </w:r>
      <w:r w:rsidR="003F361B">
        <w:fldChar w:fldCharType="begin">
          <w:fldData xml:space="preserve">PEVuZE5vdGU+PENpdGU+PEF1dGhvcj5FbHdlbGwtU3V0dG9uPC9BdXRob3I+PFllYXI+MjAxNzwv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==
</w:fldData>
        </w:fldChar>
      </w:r>
      <w:r w:rsidR="003F361B">
        <w:instrText xml:space="preserve"> ADDIN EN.CITE </w:instrText>
      </w:r>
      <w:r w:rsidR="003F361B">
        <w:fldChar w:fldCharType="begin">
          <w:fldData xml:space="preserve">PEVuZE5vdGU+PENpdGU+PEF1dGhvcj5FbHdlbGwtU3V0dG9uPC9BdXRob3I+PFllYXI+MjAxNzwv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==
</w:fldData>
        </w:fldChar>
      </w:r>
      <w:r w:rsidR="003F361B">
        <w:instrText xml:space="preserve"> ADDIN EN.CITE.DATA </w:instrText>
      </w:r>
      <w:r w:rsidR="003F361B">
        <w:fldChar w:fldCharType="end"/>
      </w:r>
      <w:r w:rsidR="003F361B">
        <w:fldChar w:fldCharType="separate"/>
      </w:r>
      <w:r w:rsidR="003F361B" w:rsidRPr="003F361B">
        <w:rPr>
          <w:noProof/>
          <w:vertAlign w:val="superscript"/>
        </w:rPr>
        <w:t>7</w:t>
      </w:r>
      <w:r w:rsidR="003F361B">
        <w:fldChar w:fldCharType="end"/>
      </w:r>
      <w:r w:rsidR="003F361B">
        <w:t xml:space="preserve"> </w:t>
      </w:r>
      <w:r w:rsidR="002F2A27">
        <w:t xml:space="preserve"> T</w:t>
      </w:r>
      <w:r w:rsidR="00841233">
        <w:t xml:space="preserve">he </w:t>
      </w:r>
      <w:r w:rsidR="002F2A27">
        <w:t>management of chronic diseases</w:t>
      </w:r>
      <w:r w:rsidR="00485676">
        <w:t>,</w:t>
      </w:r>
      <w:r w:rsidR="002F2A27">
        <w:t xml:space="preserve"> such as </w:t>
      </w:r>
      <w:r w:rsidR="00841233">
        <w:t>cardiovascular disease</w:t>
      </w:r>
      <w:r w:rsidR="00485676">
        <w:t>,</w:t>
      </w:r>
      <w:r w:rsidR="002F2A27">
        <w:t xml:space="preserve"> usually requires life-long medication and routine follow-up</w:t>
      </w:r>
      <w:r w:rsidR="00841233">
        <w:t>, with</w:t>
      </w:r>
      <w:r w:rsidR="002F2A27">
        <w:t xml:space="preserve"> some continuity of care; tracing or contacting people with no fixed address is challenging and </w:t>
      </w:r>
      <w:r w:rsidR="00485676">
        <w:t xml:space="preserve">obtaining medication may be </w:t>
      </w:r>
      <w:r w:rsidR="002F2A27">
        <w:t>difficult, particularly the financial burden of prescriptions</w:t>
      </w:r>
      <w:r w:rsidR="00485676">
        <w:t xml:space="preserve"> and </w:t>
      </w:r>
      <w:r w:rsidR="002F2A27">
        <w:t xml:space="preserve">medication may be stolen which impacts ability to adhere. Further, </w:t>
      </w:r>
      <w:r>
        <w:t xml:space="preserve">many homeless people do not consult due to </w:t>
      </w:r>
      <w:r w:rsidR="00485676">
        <w:t xml:space="preserve">the stigma and </w:t>
      </w:r>
      <w:r w:rsidR="00F26FBD">
        <w:t>discrimination</w:t>
      </w:r>
      <w:r w:rsidR="00485676">
        <w:t xml:space="preserve"> of healthcare professionals</w:t>
      </w:r>
      <w:r w:rsidR="00AA10DB">
        <w:t>,</w:t>
      </w:r>
      <w:r w:rsidR="00485676">
        <w:t xml:space="preserve"> resulting from </w:t>
      </w:r>
      <w:r w:rsidR="00F7071C">
        <w:t>past experience</w:t>
      </w:r>
      <w:r w:rsidR="002F2A27">
        <w:t>s</w:t>
      </w:r>
      <w:r w:rsidR="003F361B">
        <w:t>.</w:t>
      </w:r>
      <w:r w:rsidR="003F361B">
        <w:fldChar w:fldCharType="begin">
          <w:fldData xml:space="preserve">PEVuZE5vdGU+PENpdGU+PEF1dGhvcj5Ta29zaXJldmE8L0F1dGhvcj48WWVhcj4yMDE0PC9ZZWFy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</w:fldData>
        </w:fldChar>
      </w:r>
      <w:r w:rsidR="003F361B">
        <w:instrText xml:space="preserve"> ADDIN EN.CITE </w:instrText>
      </w:r>
      <w:r w:rsidR="003F361B">
        <w:fldChar w:fldCharType="begin">
          <w:fldData xml:space="preserve">PEVuZE5vdGU+PENpdGU+PEF1dGhvcj5Ta29zaXJldmE8L0F1dGhvcj48WWVhcj4yMDE0PC9ZZWFy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</w:fldData>
        </w:fldChar>
      </w:r>
      <w:r w:rsidR="003F361B">
        <w:instrText xml:space="preserve"> ADDIN EN.CITE.DATA </w:instrText>
      </w:r>
      <w:r w:rsidR="003F361B">
        <w:fldChar w:fldCharType="end"/>
      </w:r>
      <w:r w:rsidR="003F361B">
        <w:fldChar w:fldCharType="separate"/>
      </w:r>
      <w:r w:rsidR="003F361B" w:rsidRPr="003F361B">
        <w:rPr>
          <w:noProof/>
          <w:vertAlign w:val="superscript"/>
        </w:rPr>
        <w:t>8, 9</w:t>
      </w:r>
      <w:r w:rsidR="003F361B">
        <w:fldChar w:fldCharType="end"/>
      </w:r>
      <w:r w:rsidR="003F361B">
        <w:t xml:space="preserve"> </w:t>
      </w:r>
      <w:r w:rsidR="00626A6A">
        <w:t>Consequently,</w:t>
      </w:r>
      <w:r w:rsidR="003A77AA">
        <w:t xml:space="preserve"> homeless people are </w:t>
      </w:r>
      <w:r w:rsidR="0060573A">
        <w:t xml:space="preserve">less likely </w:t>
      </w:r>
      <w:r w:rsidR="00AA10DB">
        <w:t xml:space="preserve">to seek medical attention </w:t>
      </w:r>
      <w:r w:rsidR="0060573A">
        <w:t>and may only do so when in crisis</w:t>
      </w:r>
      <w:r w:rsidR="00CE1EFD">
        <w:t xml:space="preserve"> or at advanced stages of the disease</w:t>
      </w:r>
      <w:r w:rsidR="0060573A">
        <w:t xml:space="preserve">. </w:t>
      </w:r>
    </w:p>
    <w:p w14:paraId="3833B913" w14:textId="28860D4F" w:rsidR="002F2A27" w:rsidRPr="000A2AB7" w:rsidRDefault="000A2AB7" w:rsidP="002F2A27">
      <w:pPr>
        <w:spacing w:line="360" w:lineRule="auto"/>
        <w:rPr>
          <w:b/>
        </w:rPr>
      </w:pPr>
      <w:r w:rsidRPr="000A2AB7">
        <w:rPr>
          <w:b/>
        </w:rPr>
        <w:t>Addressing</w:t>
      </w:r>
      <w:r w:rsidR="002F2A27" w:rsidRPr="000A2AB7">
        <w:rPr>
          <w:b/>
        </w:rPr>
        <w:t xml:space="preserve"> the</w:t>
      </w:r>
      <w:r w:rsidR="00E21058" w:rsidRPr="000A2AB7">
        <w:rPr>
          <w:b/>
        </w:rPr>
        <w:t xml:space="preserve"> problem of chronic diseas</w:t>
      </w:r>
      <w:r w:rsidRPr="000A2AB7">
        <w:rPr>
          <w:b/>
        </w:rPr>
        <w:t>e management among the homeless</w:t>
      </w:r>
    </w:p>
    <w:p w14:paraId="703EF20F" w14:textId="3716866F" w:rsidR="0036608C" w:rsidRPr="00D13520" w:rsidRDefault="00D13520" w:rsidP="00980493">
      <w:pPr>
        <w:spacing w:line="360" w:lineRule="auto"/>
        <w:rPr>
          <w:highlight w:val="cyan"/>
        </w:rPr>
      </w:pPr>
      <w:r>
        <w:t xml:space="preserve">The </w:t>
      </w:r>
      <w:r w:rsidR="00346D9C">
        <w:t>systematic review</w:t>
      </w:r>
      <w:r w:rsidR="003F361B">
        <w:fldChar w:fldCharType="begin"/>
      </w:r>
      <w:r w:rsidR="003F361B">
        <w:instrText xml:space="preserve"> ADDIN EN.CITE &lt;EndNote&gt;&lt;Cite&gt;&lt;Author&gt;Al-Shakarchi N&lt;/Author&gt;&lt;Year&gt;2020&lt;/Year&gt;&lt;RecNum&gt;110&lt;/RecNum&gt;&lt;DisplayText&gt;&lt;style face="superscript"&gt;2&lt;/style&gt;&lt;/DisplayText&gt;&lt;record&gt;&lt;rec-number&gt;110&lt;/rec-number&gt;&lt;foreign-keys&gt;&lt;key app="EN" db-id="fxxpw9fvmeza5fe5z9u55ps7rr0v52pe0aw0" timestamp="1591105509"&gt;110&lt;/key&gt;&lt;/foreign-keys&gt;&lt;ref-type name="Journal Article"&gt;17&lt;/ref-type&gt;&lt;contributors&gt;&lt;authors&gt;&lt;author&gt;Al-Shakarchi N, Evans H, Luchenski S, Story A, Banerjee A.&lt;/author&gt;&lt;/authors&gt;&lt;/contributors&gt;&lt;titles&gt;&lt;title&gt;Cardiovascular disease in homeless versus housed individuals: Systematic review and meta-analysis&lt;/title&gt;&lt;secondary-title&gt;Heart &lt;/secondary-title&gt;&lt;/titles&gt;&lt;periodical&gt;&lt;full-title&gt;Heart&lt;/full-title&gt;&lt;/periodical&gt;&lt;dates&gt;&lt;year&gt;2020&lt;/year&gt;&lt;/dates&gt;&lt;urls&gt;&lt;/urls&gt;&lt;/record&gt;&lt;/Cite&gt;&lt;/EndNote&gt;</w:instrText>
      </w:r>
      <w:r w:rsidR="003F361B">
        <w:fldChar w:fldCharType="separate"/>
      </w:r>
      <w:r w:rsidR="003F361B" w:rsidRPr="003F361B">
        <w:rPr>
          <w:noProof/>
          <w:vertAlign w:val="superscript"/>
        </w:rPr>
        <w:t>2</w:t>
      </w:r>
      <w:r w:rsidR="003F361B">
        <w:fldChar w:fldCharType="end"/>
      </w:r>
      <w:r w:rsidR="003F361B">
        <w:t xml:space="preserve"> </w:t>
      </w:r>
      <w:r w:rsidR="00346D9C">
        <w:t xml:space="preserve">highlights the lack of attention to date on the burden of chronic diseases and their management among the homeless population </w:t>
      </w:r>
      <w:r w:rsidR="000542FC">
        <w:t>and the</w:t>
      </w:r>
      <w:r w:rsidR="00DB6634" w:rsidRPr="000542FC">
        <w:t xml:space="preserve"> dearth of information to inform policy and clinical guidelines.  </w:t>
      </w:r>
      <w:r w:rsidR="00975676" w:rsidRPr="000542FC">
        <w:t xml:space="preserve">Although </w:t>
      </w:r>
      <w:r w:rsidR="00841233" w:rsidRPr="000542FC">
        <w:t>th</w:t>
      </w:r>
      <w:r w:rsidR="00841233">
        <w:t xml:space="preserve">e current burden of </w:t>
      </w:r>
      <w:r w:rsidR="00E91C93">
        <w:t>cardiovascular disease among</w:t>
      </w:r>
      <w:r w:rsidR="00841233">
        <w:t xml:space="preserve"> homeless people is excessive</w:t>
      </w:r>
      <w:r w:rsidR="003F361B">
        <w:t>,</w:t>
      </w:r>
      <w:r w:rsidR="00841233">
        <w:t xml:space="preserve"> </w:t>
      </w:r>
      <w:r w:rsidR="00975676">
        <w:t xml:space="preserve">it </w:t>
      </w:r>
      <w:r w:rsidR="00841233">
        <w:t xml:space="preserve">remains ill-defined due to lack of systematic data collection and is limited </w:t>
      </w:r>
      <w:r w:rsidR="00975676">
        <w:t xml:space="preserve">to </w:t>
      </w:r>
      <w:r w:rsidR="00841233">
        <w:t xml:space="preserve">a few studies </w:t>
      </w:r>
      <w:r w:rsidR="00841233" w:rsidRPr="006F5934">
        <w:t>predominantly conducted in North America and Europe (Sweden, Scotland, Finland, Poland, The Netherlands</w:t>
      </w:r>
      <w:r w:rsidR="00841233">
        <w:t>)</w:t>
      </w:r>
      <w:r w:rsidR="003F361B">
        <w:t>.</w:t>
      </w:r>
      <w:r w:rsidR="003F361B">
        <w:fldChar w:fldCharType="begin"/>
      </w:r>
      <w:r w:rsidR="003F361B">
        <w:instrText xml:space="preserve"> ADDIN EN.CITE &lt;EndNote&gt;&lt;Cite&gt;&lt;Author&gt;Al-Shakarchi N&lt;/Author&gt;&lt;Year&gt;2020&lt;/Year&gt;&lt;RecNum&gt;110&lt;/RecNum&gt;&lt;DisplayText&gt;&lt;style face="superscript"&gt;2&lt;/style&gt;&lt;/DisplayText&gt;&lt;record&gt;&lt;rec-number&gt;110&lt;/rec-number&gt;&lt;foreign-keys&gt;&lt;key app="EN" db-id="fxxpw9fvmeza5fe5z9u55ps7rr0v52pe0aw0" timestamp="1591105509"&gt;110&lt;/key&gt;&lt;/foreign-keys&gt;&lt;ref-type name="Journal Article"&gt;17&lt;/ref-type&gt;&lt;contributors&gt;&lt;authors&gt;&lt;author&gt;Al-Shakarchi N, Evans H, Luchenski S, Story A, Banerjee A.&lt;/author&gt;&lt;/authors&gt;&lt;/contributors&gt;&lt;titles&gt;&lt;title&gt;Cardiovascular disease in homeless versus housed individuals: Systematic review and meta-analysis&lt;/title&gt;&lt;secondary-title&gt;Heart &lt;/secondary-title&gt;&lt;/titles&gt;&lt;periodical&gt;&lt;full-title&gt;Heart&lt;/full-title&gt;&lt;/periodical&gt;&lt;dates&gt;&lt;year&gt;2020&lt;/year&gt;&lt;/dates&gt;&lt;urls&gt;&lt;/urls&gt;&lt;/record&gt;&lt;/Cite&gt;&lt;/EndNote&gt;</w:instrText>
      </w:r>
      <w:r w:rsidR="003F361B">
        <w:fldChar w:fldCharType="separate"/>
      </w:r>
      <w:r w:rsidR="003F361B" w:rsidRPr="003F361B">
        <w:rPr>
          <w:noProof/>
          <w:vertAlign w:val="superscript"/>
        </w:rPr>
        <w:t>2</w:t>
      </w:r>
      <w:r w:rsidR="003F361B">
        <w:fldChar w:fldCharType="end"/>
      </w:r>
      <w:r w:rsidR="00975676" w:rsidRPr="00975676">
        <w:t xml:space="preserve"> </w:t>
      </w:r>
      <w:r w:rsidR="00841233">
        <w:t xml:space="preserve"> </w:t>
      </w:r>
      <w:r w:rsidR="008E7E40">
        <w:t xml:space="preserve">We need to gain a better understanding of </w:t>
      </w:r>
      <w:r w:rsidR="00975676">
        <w:t xml:space="preserve">the </w:t>
      </w:r>
      <w:r>
        <w:t>magnitude and types of cardiovascular disease</w:t>
      </w:r>
      <w:r w:rsidR="008E7E40">
        <w:t xml:space="preserve"> </w:t>
      </w:r>
      <w:r>
        <w:t xml:space="preserve">among </w:t>
      </w:r>
      <w:r w:rsidR="008E7E40">
        <w:t>the homeless</w:t>
      </w:r>
      <w:r w:rsidR="00975676">
        <w:t>;</w:t>
      </w:r>
      <w:r w:rsidR="008E7E40">
        <w:t xml:space="preserve"> </w:t>
      </w:r>
      <w:r>
        <w:t xml:space="preserve">the specific </w:t>
      </w:r>
      <w:r w:rsidR="008E7E40">
        <w:t>barriers to healthcare</w:t>
      </w:r>
      <w:r w:rsidR="00943C6F">
        <w:t xml:space="preserve"> faced</w:t>
      </w:r>
      <w:r w:rsidR="00975676">
        <w:t xml:space="preserve"> by homeless people;</w:t>
      </w:r>
      <w:r w:rsidR="008E7E40">
        <w:t xml:space="preserve"> </w:t>
      </w:r>
      <w:r w:rsidR="00975676">
        <w:t xml:space="preserve">and </w:t>
      </w:r>
      <w:r>
        <w:t xml:space="preserve">identify effective </w:t>
      </w:r>
      <w:r w:rsidR="008E7E40">
        <w:t xml:space="preserve">models of care and </w:t>
      </w:r>
      <w:r>
        <w:t xml:space="preserve">adapt/tailor these </w:t>
      </w:r>
      <w:r w:rsidRPr="00943C6F">
        <w:t xml:space="preserve">into </w:t>
      </w:r>
      <w:r w:rsidR="004639D5" w:rsidRPr="00943C6F">
        <w:t>current</w:t>
      </w:r>
      <w:r w:rsidRPr="00943C6F">
        <w:t xml:space="preserve"> </w:t>
      </w:r>
      <w:r w:rsidR="00943C6F" w:rsidRPr="00943C6F">
        <w:t>cardiovascular disease</w:t>
      </w:r>
      <w:r w:rsidRPr="00943C6F">
        <w:t xml:space="preserve"> services and existing homeless services</w:t>
      </w:r>
      <w:r>
        <w:t xml:space="preserve">. </w:t>
      </w:r>
    </w:p>
    <w:p w14:paraId="23665E86" w14:textId="3BA8DE61" w:rsidR="00975676" w:rsidRDefault="0036608C" w:rsidP="00D830B0">
      <w:pPr>
        <w:spacing w:line="360" w:lineRule="auto"/>
      </w:pPr>
      <w:r>
        <w:lastRenderedPageBreak/>
        <w:t xml:space="preserve">One </w:t>
      </w:r>
      <w:r w:rsidR="00D13520">
        <w:t xml:space="preserve">important </w:t>
      </w:r>
      <w:r w:rsidR="00943C6F">
        <w:t xml:space="preserve">tangible difference </w:t>
      </w:r>
      <w:r>
        <w:t xml:space="preserve">healthcare professionals can </w:t>
      </w:r>
      <w:r w:rsidR="00943C6F">
        <w:t xml:space="preserve">implement immediately is to treat </w:t>
      </w:r>
      <w:r w:rsidR="004639D5">
        <w:t>everyone</w:t>
      </w:r>
      <w:r w:rsidR="00943C6F">
        <w:t xml:space="preserve"> with the same level of professionalism and compassion and not </w:t>
      </w:r>
      <w:r>
        <w:t>discriminate or stigmat</w:t>
      </w:r>
      <w:r w:rsidR="00943C6F">
        <w:t>ise people who are homeless</w:t>
      </w:r>
      <w:r>
        <w:t>.</w:t>
      </w:r>
      <w:r w:rsidR="0051704A">
        <w:t xml:space="preserve">  Provision of appropriate and stable housing</w:t>
      </w:r>
      <w:r>
        <w:t xml:space="preserve"> </w:t>
      </w:r>
      <w:r w:rsidR="006B5F51">
        <w:t>is a must but this alone will not solve the problem; support with mental health issues and intervention</w:t>
      </w:r>
      <w:r w:rsidR="00975676">
        <w:t>s</w:t>
      </w:r>
      <w:r w:rsidR="006B5F51">
        <w:t xml:space="preserve"> to address addiction</w:t>
      </w:r>
      <w:r w:rsidR="00975676">
        <w:t xml:space="preserve"> (smoking, drugs, </w:t>
      </w:r>
      <w:r w:rsidR="006B5F51">
        <w:t>alcohol</w:t>
      </w:r>
      <w:r w:rsidR="00975676">
        <w:t>, and gambling</w:t>
      </w:r>
      <w:r w:rsidR="006B5F51">
        <w:t>)</w:t>
      </w:r>
      <w:r w:rsidR="00943C6F">
        <w:t xml:space="preserve"> and </w:t>
      </w:r>
      <w:r w:rsidR="00413E8F">
        <w:t>poverty</w:t>
      </w:r>
      <w:r w:rsidR="00943C6F">
        <w:t xml:space="preserve"> are paramount</w:t>
      </w:r>
      <w:r w:rsidR="00413E8F">
        <w:t>.</w:t>
      </w:r>
      <w:r w:rsidR="001A2B6B">
        <w:t xml:space="preserve">  </w:t>
      </w:r>
      <w:r w:rsidR="00975676">
        <w:t>Interdisciplinary working, with greater integration between mental health services and primary and secondary care</w:t>
      </w:r>
      <w:r w:rsidR="005C477D">
        <w:t>, and housing teams</w:t>
      </w:r>
      <w:r w:rsidR="00975676">
        <w:t xml:space="preserve"> are advocated</w:t>
      </w:r>
      <w:r w:rsidR="003F361B">
        <w:t>.</w:t>
      </w:r>
      <w:r w:rsidR="003F361B">
        <w:fldChar w:fldCharType="begin">
          <w:fldData xml:space="preserve">PEVuZE5vdGU+PENpdGU+PEF1dGhvcj5MdWNoZW5za2k8L0F1dGhvcj48WWVhcj4yMDE4PC9ZZWFy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</w:fldData>
        </w:fldChar>
      </w:r>
      <w:r w:rsidR="003F361B">
        <w:instrText xml:space="preserve"> ADDIN EN.CITE </w:instrText>
      </w:r>
      <w:r w:rsidR="003F361B">
        <w:fldChar w:fldCharType="begin">
          <w:fldData xml:space="preserve">PEVuZE5vdGU+PENpdGU+PEF1dGhvcj5MdWNoZW5za2k8L0F1dGhvcj48WWVhcj4yMDE4PC9ZZWFy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</w:fldData>
        </w:fldChar>
      </w:r>
      <w:r w:rsidR="003F361B">
        <w:instrText xml:space="preserve"> ADDIN EN.CITE.DATA </w:instrText>
      </w:r>
      <w:r w:rsidR="003F361B">
        <w:fldChar w:fldCharType="end"/>
      </w:r>
      <w:r w:rsidR="003F361B">
        <w:fldChar w:fldCharType="separate"/>
      </w:r>
      <w:r w:rsidR="003F361B" w:rsidRPr="003F361B">
        <w:rPr>
          <w:noProof/>
          <w:vertAlign w:val="superscript"/>
        </w:rPr>
        <w:t>10, 11</w:t>
      </w:r>
      <w:r w:rsidR="003F361B">
        <w:fldChar w:fldCharType="end"/>
      </w:r>
      <w:r w:rsidR="003D4628">
        <w:t xml:space="preserve"> </w:t>
      </w:r>
      <w:r w:rsidR="00E267DE">
        <w:t>H</w:t>
      </w:r>
      <w:r w:rsidR="003D4628">
        <w:t>omelessne</w:t>
      </w:r>
      <w:bookmarkStart w:id="0" w:name="_GoBack"/>
      <w:bookmarkEnd w:id="0"/>
      <w:r w:rsidR="003D4628">
        <w:t>ss, is a “cause of the causes”</w:t>
      </w:r>
      <w:r w:rsidR="004A4C2E">
        <w:fldChar w:fldCharType="begin"/>
      </w:r>
      <w:r w:rsidR="004A4C2E">
        <w:instrText xml:space="preserve"> ADDIN EN.CITE &lt;EndNote&gt;&lt;Cite&gt;&lt;Author&gt;Marmot&lt;/Author&gt;&lt;Year&gt;2007&lt;/Year&gt;&lt;RecNum&gt;116&lt;/RecNum&gt;&lt;DisplayText&gt;&lt;style face="superscript"&gt;12&lt;/style&gt;&lt;/DisplayText&gt;&lt;record&gt;&lt;rec-number&gt;116&lt;/rec-number&gt;&lt;foreign-keys&gt;&lt;key app="EN" db-id="fxxpw9fvmeza5fe5z9u55ps7rr0v52pe0aw0" timestamp="1591383622"&gt;116&lt;/key&gt;&lt;/foreign-keys&gt;&lt;ref-type name="Journal Article"&gt;17&lt;/ref-type&gt;&lt;contributors&gt;&lt;authors&gt;&lt;author&gt;Marmot, M.&lt;/author&gt;&lt;/authors&gt;&lt;/contributors&gt;&lt;titles&gt;&lt;title&gt;Achieving health equity: from root causes to fair outcomes&lt;/title&gt;&lt;secondary-title&gt;Lancet&lt;/secondary-title&gt;&lt;alt-title&gt;Lancet (London, England)&lt;/alt-title&gt;&lt;/titles&gt;&lt;periodical&gt;&lt;full-title&gt;Lancet&lt;/full-title&gt;&lt;abbr-1&gt;Lancet (London, England)&lt;/abbr-1&gt;&lt;/periodical&gt;&lt;alt-periodical&gt;&lt;full-title&gt;Lancet&lt;/full-title&gt;&lt;abbr-1&gt;Lancet (London, England)&lt;/abbr-1&gt;&lt;/alt-periodical&gt;&lt;pages&gt;1153-63&lt;/pages&gt;&lt;volume&gt;370&lt;/volume&gt;&lt;number&gt;9593&lt;/number&gt;&lt;edition&gt;2007/10/02&lt;/edition&gt;&lt;keywords&gt;&lt;keyword&gt;Adult&lt;/keyword&gt;&lt;keyword&gt;Child Mortality&lt;/keyword&gt;&lt;keyword&gt;Child, Preschool&lt;/keyword&gt;&lt;keyword&gt;*Developing Countries&lt;/keyword&gt;&lt;keyword&gt;Female&lt;/keyword&gt;&lt;keyword&gt;*Global Health&lt;/keyword&gt;&lt;keyword&gt;Humans&lt;/keyword&gt;&lt;keyword&gt;Life Expectancy/*trends&lt;/keyword&gt;&lt;keyword&gt;Male&lt;/keyword&gt;&lt;keyword&gt;*Mortality&lt;/keyword&gt;&lt;keyword&gt;Occupations/*classification&lt;/keyword&gt;&lt;keyword&gt;Poverty&lt;/keyword&gt;&lt;keyword&gt;*Public Health&lt;/keyword&gt;&lt;keyword&gt;*Social Class&lt;/keyword&gt;&lt;/keywords&gt;&lt;dates&gt;&lt;year&gt;2007&lt;/year&gt;&lt;pub-dates&gt;&lt;date&gt;Sep 29&lt;/date&gt;&lt;/pub-dates&gt;&lt;/dates&gt;&lt;isbn&gt;0140-6736&lt;/isbn&gt;&lt;accession-num&gt;17905168&lt;/accession-num&gt;&lt;urls&gt;&lt;/urls&gt;&lt;electronic-resource-num&gt;10.1016/s0140-6736(07)61385-3&lt;/electronic-resource-num&gt;&lt;remote-database-provider&gt;NLM&lt;/remote-database-provider&gt;&lt;language&gt;eng&lt;/language&gt;&lt;/record&gt;&lt;/Cite&gt;&lt;/EndNote&gt;</w:instrText>
      </w:r>
      <w:r w:rsidR="004A4C2E">
        <w:fldChar w:fldCharType="separate"/>
      </w:r>
      <w:r w:rsidR="004A4C2E" w:rsidRPr="004A4C2E">
        <w:rPr>
          <w:noProof/>
          <w:vertAlign w:val="superscript"/>
        </w:rPr>
        <w:t>12</w:t>
      </w:r>
      <w:r w:rsidR="004A4C2E">
        <w:fldChar w:fldCharType="end"/>
      </w:r>
      <w:r w:rsidR="003D4628">
        <w:t xml:space="preserve"> and deserves special attention, for both treatment and prevention of </w:t>
      </w:r>
      <w:r w:rsidR="00ED6559">
        <w:t>cardiovascular disease</w:t>
      </w:r>
      <w:r w:rsidR="003D4628">
        <w:t>.</w:t>
      </w:r>
    </w:p>
    <w:p w14:paraId="09ED95AF" w14:textId="77777777" w:rsidR="008B2443" w:rsidRDefault="008B2443" w:rsidP="00980493">
      <w:pPr>
        <w:spacing w:line="360" w:lineRule="auto"/>
      </w:pPr>
    </w:p>
    <w:p w14:paraId="787067AC" w14:textId="3BEB7A09" w:rsidR="005C477D" w:rsidRDefault="00980493" w:rsidP="005C477D">
      <w:pPr>
        <w:spacing w:line="360" w:lineRule="auto"/>
      </w:pPr>
      <w:r>
        <w:rPr>
          <w:b/>
        </w:rPr>
        <w:br w:type="page"/>
      </w:r>
    </w:p>
    <w:p w14:paraId="268BAA87" w14:textId="790A8FF2" w:rsidR="00B21696" w:rsidRDefault="00B21696" w:rsidP="005C477D">
      <w:pPr>
        <w:spacing w:line="360" w:lineRule="auto"/>
        <w:rPr>
          <w:b/>
        </w:rPr>
      </w:pPr>
      <w:r>
        <w:rPr>
          <w:b/>
        </w:rPr>
        <w:lastRenderedPageBreak/>
        <w:t>REFERENCES</w:t>
      </w:r>
    </w:p>
    <w:p w14:paraId="62E5CCA5" w14:textId="53C251EE" w:rsidR="004A4C2E" w:rsidRPr="004A4C2E" w:rsidRDefault="00B21696" w:rsidP="00D830B0">
      <w:pPr>
        <w:pStyle w:val="EndNoteBibliography"/>
        <w:spacing w:after="0" w:line="360" w:lineRule="auto"/>
      </w:pPr>
      <w:r>
        <w:rPr>
          <w:b/>
        </w:rPr>
        <w:fldChar w:fldCharType="begin"/>
      </w:r>
      <w:r>
        <w:rPr>
          <w:b/>
        </w:rPr>
        <w:instrText xml:space="preserve"> ADDIN EN.REFLIST </w:instrText>
      </w:r>
      <w:r>
        <w:rPr>
          <w:b/>
        </w:rPr>
        <w:fldChar w:fldCharType="separate"/>
      </w:r>
      <w:r w:rsidR="004A4C2E" w:rsidRPr="004A4C2E">
        <w:t>1.</w:t>
      </w:r>
      <w:r w:rsidR="004A4C2E" w:rsidRPr="004A4C2E">
        <w:tab/>
        <w:t xml:space="preserve">Nations U. </w:t>
      </w:r>
      <w:r w:rsidR="004A4C2E" w:rsidRPr="004A4C2E">
        <w:rPr>
          <w:i/>
        </w:rPr>
        <w:t>Social Inclusion: Resolution on homelessness</w:t>
      </w:r>
      <w:r w:rsidR="004A4C2E" w:rsidRPr="004A4C2E">
        <w:t xml:space="preserve">. </w:t>
      </w:r>
      <w:hyperlink r:id="rId7" w:history="1">
        <w:r w:rsidR="004A4C2E" w:rsidRPr="004A4C2E">
          <w:rPr>
            <w:rStyle w:val="Hyperlink"/>
          </w:rPr>
          <w:t>https://www.un.org/development/desa/dspd/2020/03/resolution-homelessness/</w:t>
        </w:r>
      </w:hyperlink>
      <w:r w:rsidR="004A4C2E" w:rsidRPr="004A4C2E">
        <w:t>.</w:t>
      </w:r>
    </w:p>
    <w:p w14:paraId="16AC85B1" w14:textId="77777777" w:rsidR="004A4C2E" w:rsidRPr="004A4C2E" w:rsidRDefault="004A4C2E" w:rsidP="00D830B0">
      <w:pPr>
        <w:pStyle w:val="EndNoteBibliography"/>
        <w:spacing w:after="0" w:line="360" w:lineRule="auto"/>
      </w:pPr>
      <w:r w:rsidRPr="004A4C2E">
        <w:t>2.</w:t>
      </w:r>
      <w:r w:rsidRPr="004A4C2E">
        <w:tab/>
        <w:t>Al-Shakarchi N EH, Luchenski S, Story A, Banerjee A. Cardiovascular disease in homeless versus housed individuals: Systematic review and meta-analysis. Heart 2020.</w:t>
      </w:r>
    </w:p>
    <w:p w14:paraId="337CCF55" w14:textId="77777777" w:rsidR="004A4C2E" w:rsidRPr="004A4C2E" w:rsidRDefault="004A4C2E" w:rsidP="00D830B0">
      <w:pPr>
        <w:pStyle w:val="EndNoteBibliography"/>
        <w:spacing w:after="0" w:line="360" w:lineRule="auto"/>
      </w:pPr>
      <w:r w:rsidRPr="004A4C2E">
        <w:t>3.</w:t>
      </w:r>
      <w:r w:rsidRPr="004A4C2E">
        <w:tab/>
        <w:t>Fitzpatrick S PH, Bramley G, Wilcox S, watts B, Wood J. The Homeless Monitor: England. In. London; 2018.</w:t>
      </w:r>
    </w:p>
    <w:p w14:paraId="63964FA0" w14:textId="77777777" w:rsidR="004A4C2E" w:rsidRPr="004A4C2E" w:rsidRDefault="004A4C2E" w:rsidP="00D830B0">
      <w:pPr>
        <w:pStyle w:val="EndNoteBibliography"/>
        <w:spacing w:after="0" w:line="360" w:lineRule="auto"/>
      </w:pPr>
      <w:r w:rsidRPr="004A4C2E">
        <w:t>4.</w:t>
      </w:r>
      <w:r w:rsidRPr="004A4C2E">
        <w:tab/>
        <w:t>Statistics. OfN. Deaths of homeless people in England and Wales: 2018. In: Statistics OfN, (ed); 2018.</w:t>
      </w:r>
    </w:p>
    <w:p w14:paraId="0CFE7815" w14:textId="77777777" w:rsidR="004A4C2E" w:rsidRPr="004A4C2E" w:rsidRDefault="004A4C2E" w:rsidP="00D830B0">
      <w:pPr>
        <w:pStyle w:val="EndNoteBibliography"/>
        <w:spacing w:after="0" w:line="360" w:lineRule="auto"/>
      </w:pPr>
      <w:r w:rsidRPr="004A4C2E">
        <w:t>5.</w:t>
      </w:r>
      <w:r w:rsidRPr="004A4C2E">
        <w:tab/>
        <w:t>Baggett TP, Liauw SS, Hwang SW. Cardiovascular Disease and Homelessness. J Am Coll Cardiol 2018;</w:t>
      </w:r>
      <w:r w:rsidRPr="004A4C2E">
        <w:rPr>
          <w:b/>
        </w:rPr>
        <w:t>71</w:t>
      </w:r>
      <w:r w:rsidRPr="004A4C2E">
        <w:t>(22):2585-2597.</w:t>
      </w:r>
    </w:p>
    <w:p w14:paraId="2FB2B3F7" w14:textId="77777777" w:rsidR="004A4C2E" w:rsidRPr="004A4C2E" w:rsidRDefault="004A4C2E" w:rsidP="00D830B0">
      <w:pPr>
        <w:pStyle w:val="EndNoteBibliography"/>
        <w:spacing w:after="0" w:line="360" w:lineRule="auto"/>
      </w:pPr>
      <w:r w:rsidRPr="004A4C2E">
        <w:t>6.</w:t>
      </w:r>
      <w:r w:rsidRPr="004A4C2E">
        <w:tab/>
        <w:t>Fazel S, Khosla V, Doll H, Geddes J. The prevalence of mental disorders among the homeless in western countries: systematic review and meta-regression analysis. PLoS Med 2008;</w:t>
      </w:r>
      <w:r w:rsidRPr="004A4C2E">
        <w:rPr>
          <w:b/>
        </w:rPr>
        <w:t>5</w:t>
      </w:r>
      <w:r w:rsidRPr="004A4C2E">
        <w:t>(12):e225.</w:t>
      </w:r>
    </w:p>
    <w:p w14:paraId="2091C1E9" w14:textId="77777777" w:rsidR="004A4C2E" w:rsidRPr="004A4C2E" w:rsidRDefault="004A4C2E" w:rsidP="00D830B0">
      <w:pPr>
        <w:pStyle w:val="EndNoteBibliography"/>
        <w:spacing w:after="0" w:line="360" w:lineRule="auto"/>
      </w:pPr>
      <w:r w:rsidRPr="004A4C2E">
        <w:t>7.</w:t>
      </w:r>
      <w:r w:rsidRPr="004A4C2E">
        <w:tab/>
        <w:t>Elwell-Sutton T, Fok J, Albanese F, Mathie H, Holland R. Factors associated with access to care and healthcare utilization in the homeless population of England. J Public Health (Oxf) 2017;</w:t>
      </w:r>
      <w:r w:rsidRPr="004A4C2E">
        <w:rPr>
          <w:b/>
        </w:rPr>
        <w:t>39</w:t>
      </w:r>
      <w:r w:rsidRPr="004A4C2E">
        <w:t>(1):26-33.</w:t>
      </w:r>
    </w:p>
    <w:p w14:paraId="3B15768B" w14:textId="77777777" w:rsidR="004A4C2E" w:rsidRPr="004A4C2E" w:rsidRDefault="004A4C2E" w:rsidP="00D830B0">
      <w:pPr>
        <w:pStyle w:val="EndNoteBibliography"/>
        <w:spacing w:after="0" w:line="360" w:lineRule="auto"/>
      </w:pPr>
      <w:r w:rsidRPr="004A4C2E">
        <w:t>8.</w:t>
      </w:r>
      <w:r w:rsidRPr="004A4C2E">
        <w:tab/>
        <w:t>Skosireva A, O'Campo P, Zerger S, Chambers C, Gapka S, Stergiopoulos V. Different faces of discrimination: perceived discrimination among homeless adults with mental illness in healthcare settings. BMC Health Serv Res 2014;</w:t>
      </w:r>
      <w:r w:rsidRPr="004A4C2E">
        <w:rPr>
          <w:b/>
        </w:rPr>
        <w:t>14</w:t>
      </w:r>
      <w:r w:rsidRPr="004A4C2E">
        <w:t>:376.</w:t>
      </w:r>
    </w:p>
    <w:p w14:paraId="29A2A8EB" w14:textId="77777777" w:rsidR="004A4C2E" w:rsidRPr="004A4C2E" w:rsidRDefault="004A4C2E" w:rsidP="00D830B0">
      <w:pPr>
        <w:pStyle w:val="EndNoteBibliography"/>
        <w:spacing w:after="0" w:line="360" w:lineRule="auto"/>
      </w:pPr>
      <w:r w:rsidRPr="004A4C2E">
        <w:t>9.</w:t>
      </w:r>
      <w:r w:rsidRPr="004A4C2E">
        <w:tab/>
        <w:t>Wen CK, Hudak PL, Hwang SW. Homeless people's perceptions of welcomeness and unwelcomeness in healthcare encounters. J Gen Intern Med 2007;</w:t>
      </w:r>
      <w:r w:rsidRPr="004A4C2E">
        <w:rPr>
          <w:b/>
        </w:rPr>
        <w:t>22</w:t>
      </w:r>
      <w:r w:rsidRPr="004A4C2E">
        <w:t>(7):1011-7.</w:t>
      </w:r>
    </w:p>
    <w:p w14:paraId="40EF79CC" w14:textId="77777777" w:rsidR="004A4C2E" w:rsidRPr="004A4C2E" w:rsidRDefault="004A4C2E" w:rsidP="00D830B0">
      <w:pPr>
        <w:pStyle w:val="EndNoteBibliography"/>
        <w:spacing w:after="0" w:line="360" w:lineRule="auto"/>
      </w:pPr>
      <w:r w:rsidRPr="004A4C2E">
        <w:t>10.</w:t>
      </w:r>
      <w:r w:rsidRPr="004A4C2E">
        <w:tab/>
        <w:t>Luchenski S, Maguire N, Aldridge RW, Hayward A, Story A, Perri P, Withers J, Clint S, Fitzpatrick S, Hewett N. What works in inclusion health: overview of effective interventions for marginalised and excluded populations. Lancet 2018;</w:t>
      </w:r>
      <w:r w:rsidRPr="004A4C2E">
        <w:rPr>
          <w:b/>
        </w:rPr>
        <w:t>391</w:t>
      </w:r>
      <w:r w:rsidRPr="004A4C2E">
        <w:t>(10117):266-280.</w:t>
      </w:r>
    </w:p>
    <w:p w14:paraId="16DCD749" w14:textId="77777777" w:rsidR="004A4C2E" w:rsidRPr="004A4C2E" w:rsidRDefault="004A4C2E" w:rsidP="00D830B0">
      <w:pPr>
        <w:pStyle w:val="EndNoteBibliography"/>
        <w:spacing w:after="0" w:line="360" w:lineRule="auto"/>
      </w:pPr>
      <w:r w:rsidRPr="004A4C2E">
        <w:t>11.</w:t>
      </w:r>
      <w:r w:rsidRPr="004A4C2E">
        <w:tab/>
        <w:t>Dorney-Smith S HN, Khan Z, Smith R. Integrating health care for homeless people: Experiences of the KHP Pathway Homeless Team. British Journal of Healthcare Management 2016;</w:t>
      </w:r>
      <w:r w:rsidRPr="004A4C2E">
        <w:rPr>
          <w:b/>
        </w:rPr>
        <w:t>22</w:t>
      </w:r>
      <w:r w:rsidRPr="004A4C2E">
        <w:t>(4):215-224.</w:t>
      </w:r>
    </w:p>
    <w:p w14:paraId="5D8AFDC1" w14:textId="77777777" w:rsidR="004A4C2E" w:rsidRPr="004A4C2E" w:rsidRDefault="004A4C2E" w:rsidP="00D830B0">
      <w:pPr>
        <w:pStyle w:val="EndNoteBibliography"/>
        <w:spacing w:line="360" w:lineRule="auto"/>
      </w:pPr>
      <w:r w:rsidRPr="004A4C2E">
        <w:t>12.</w:t>
      </w:r>
      <w:r w:rsidRPr="004A4C2E">
        <w:tab/>
        <w:t>Marmot M. Achieving health equity: from root causes to fair outcomes. Lancet 2007;</w:t>
      </w:r>
      <w:r w:rsidRPr="004A4C2E">
        <w:rPr>
          <w:b/>
        </w:rPr>
        <w:t>370</w:t>
      </w:r>
      <w:r w:rsidRPr="004A4C2E">
        <w:t>(9593):1153-63.</w:t>
      </w:r>
    </w:p>
    <w:p w14:paraId="7DB24720" w14:textId="313BC896" w:rsidR="000421E8" w:rsidRPr="000421E8" w:rsidRDefault="00B21696" w:rsidP="00D830B0">
      <w:pPr>
        <w:spacing w:line="360" w:lineRule="auto"/>
        <w:rPr>
          <w:b/>
        </w:rPr>
      </w:pPr>
      <w:r>
        <w:rPr>
          <w:b/>
        </w:rPr>
        <w:fldChar w:fldCharType="end"/>
      </w:r>
    </w:p>
    <w:sectPr w:rsidR="000421E8" w:rsidRPr="000421E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19E55D7" w14:textId="77777777" w:rsidR="0014018C" w:rsidRDefault="0014018C" w:rsidP="000421E8">
      <w:pPr>
        <w:spacing w:after="0" w:line="240" w:lineRule="auto"/>
      </w:pPr>
      <w:r>
        <w:separator/>
      </w:r>
    </w:p>
  </w:endnote>
  <w:endnote w:type="continuationSeparator" w:id="0">
    <w:p w14:paraId="5F33AA94" w14:textId="77777777" w:rsidR="0014018C" w:rsidRDefault="0014018C" w:rsidP="000421E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CA7870D" w14:textId="77777777" w:rsidR="0014018C" w:rsidRDefault="0014018C" w:rsidP="000421E8">
      <w:pPr>
        <w:spacing w:after="0" w:line="240" w:lineRule="auto"/>
      </w:pPr>
      <w:r>
        <w:separator/>
      </w:r>
    </w:p>
  </w:footnote>
  <w:footnote w:type="continuationSeparator" w:id="0">
    <w:p w14:paraId="6CF25F13" w14:textId="77777777" w:rsidR="0014018C" w:rsidRDefault="0014018C" w:rsidP="000421E8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uro Heart J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xxpw9fvmeza5fe5z9u55ps7rr0v52pe0aw0&quot;&gt;My EndNote Library_18April2020&lt;record-ids&gt;&lt;item&gt;93&lt;/item&gt;&lt;item&gt;96&lt;/item&gt;&lt;item&gt;97&lt;/item&gt;&lt;item&gt;101&lt;/item&gt;&lt;item&gt;107&lt;/item&gt;&lt;item&gt;108&lt;/item&gt;&lt;item&gt;109&lt;/item&gt;&lt;item&gt;110&lt;/item&gt;&lt;item&gt;111&lt;/item&gt;&lt;item&gt;113&lt;/item&gt;&lt;item&gt;114&lt;/item&gt;&lt;item&gt;116&lt;/item&gt;&lt;/record-ids&gt;&lt;/item&gt;&lt;/Libraries&gt;"/>
  </w:docVars>
  <w:rsids>
    <w:rsidRoot w:val="000421E8"/>
    <w:rsid w:val="00000962"/>
    <w:rsid w:val="000378AE"/>
    <w:rsid w:val="000421E8"/>
    <w:rsid w:val="000542FC"/>
    <w:rsid w:val="000553A2"/>
    <w:rsid w:val="000A2AB7"/>
    <w:rsid w:val="000F4087"/>
    <w:rsid w:val="001024DE"/>
    <w:rsid w:val="00102562"/>
    <w:rsid w:val="00106459"/>
    <w:rsid w:val="0014018C"/>
    <w:rsid w:val="00141D77"/>
    <w:rsid w:val="001862BE"/>
    <w:rsid w:val="001A2B6B"/>
    <w:rsid w:val="001B32CE"/>
    <w:rsid w:val="001B4AA5"/>
    <w:rsid w:val="001C436C"/>
    <w:rsid w:val="001C47EE"/>
    <w:rsid w:val="001D6577"/>
    <w:rsid w:val="001D7A0F"/>
    <w:rsid w:val="001F46BF"/>
    <w:rsid w:val="001F4807"/>
    <w:rsid w:val="00201A15"/>
    <w:rsid w:val="0021776F"/>
    <w:rsid w:val="00241DD6"/>
    <w:rsid w:val="00265ADA"/>
    <w:rsid w:val="00271F06"/>
    <w:rsid w:val="00280CEB"/>
    <w:rsid w:val="00281FEA"/>
    <w:rsid w:val="002A7103"/>
    <w:rsid w:val="002B1146"/>
    <w:rsid w:val="002C2EDA"/>
    <w:rsid w:val="002D06CB"/>
    <w:rsid w:val="002E072B"/>
    <w:rsid w:val="002E0889"/>
    <w:rsid w:val="002F2A27"/>
    <w:rsid w:val="002F323F"/>
    <w:rsid w:val="00335289"/>
    <w:rsid w:val="00346D9C"/>
    <w:rsid w:val="003470C9"/>
    <w:rsid w:val="0036608C"/>
    <w:rsid w:val="00391150"/>
    <w:rsid w:val="003931B4"/>
    <w:rsid w:val="003A3BAC"/>
    <w:rsid w:val="003A6010"/>
    <w:rsid w:val="003A77AA"/>
    <w:rsid w:val="003B4DA5"/>
    <w:rsid w:val="003D4298"/>
    <w:rsid w:val="003D4628"/>
    <w:rsid w:val="003F361B"/>
    <w:rsid w:val="004074FB"/>
    <w:rsid w:val="00413E8F"/>
    <w:rsid w:val="00417B42"/>
    <w:rsid w:val="00453127"/>
    <w:rsid w:val="004639D5"/>
    <w:rsid w:val="00485676"/>
    <w:rsid w:val="004A4C2E"/>
    <w:rsid w:val="004B4167"/>
    <w:rsid w:val="00502DB5"/>
    <w:rsid w:val="0051704A"/>
    <w:rsid w:val="00531505"/>
    <w:rsid w:val="00531A78"/>
    <w:rsid w:val="00535016"/>
    <w:rsid w:val="0054657D"/>
    <w:rsid w:val="00581EA7"/>
    <w:rsid w:val="00592964"/>
    <w:rsid w:val="005B200D"/>
    <w:rsid w:val="005B3665"/>
    <w:rsid w:val="005C477D"/>
    <w:rsid w:val="0060573A"/>
    <w:rsid w:val="00606ECE"/>
    <w:rsid w:val="00626A6A"/>
    <w:rsid w:val="0063197F"/>
    <w:rsid w:val="006507E6"/>
    <w:rsid w:val="00673D4D"/>
    <w:rsid w:val="00675A8D"/>
    <w:rsid w:val="006B5F51"/>
    <w:rsid w:val="006F3B21"/>
    <w:rsid w:val="006F46F4"/>
    <w:rsid w:val="006F5934"/>
    <w:rsid w:val="0073154A"/>
    <w:rsid w:val="0074632C"/>
    <w:rsid w:val="0075751A"/>
    <w:rsid w:val="00770CFD"/>
    <w:rsid w:val="00772FBE"/>
    <w:rsid w:val="007742B8"/>
    <w:rsid w:val="00783505"/>
    <w:rsid w:val="00793C28"/>
    <w:rsid w:val="007A0953"/>
    <w:rsid w:val="007B4F33"/>
    <w:rsid w:val="007C41A0"/>
    <w:rsid w:val="007D7E40"/>
    <w:rsid w:val="008067B2"/>
    <w:rsid w:val="00816EFB"/>
    <w:rsid w:val="008309AA"/>
    <w:rsid w:val="00834A92"/>
    <w:rsid w:val="00837325"/>
    <w:rsid w:val="00841233"/>
    <w:rsid w:val="00846CAC"/>
    <w:rsid w:val="00847A8D"/>
    <w:rsid w:val="00855972"/>
    <w:rsid w:val="008625AC"/>
    <w:rsid w:val="0088631B"/>
    <w:rsid w:val="00893A7F"/>
    <w:rsid w:val="008A6BFB"/>
    <w:rsid w:val="008B2443"/>
    <w:rsid w:val="008E7E40"/>
    <w:rsid w:val="009025A5"/>
    <w:rsid w:val="009124DC"/>
    <w:rsid w:val="00915544"/>
    <w:rsid w:val="00921509"/>
    <w:rsid w:val="00937020"/>
    <w:rsid w:val="00943C6F"/>
    <w:rsid w:val="00944D60"/>
    <w:rsid w:val="00952C68"/>
    <w:rsid w:val="009603B7"/>
    <w:rsid w:val="00975676"/>
    <w:rsid w:val="00980493"/>
    <w:rsid w:val="00981165"/>
    <w:rsid w:val="009A7BCC"/>
    <w:rsid w:val="009D7AC5"/>
    <w:rsid w:val="00A000FE"/>
    <w:rsid w:val="00A1194F"/>
    <w:rsid w:val="00A45D6F"/>
    <w:rsid w:val="00A734D8"/>
    <w:rsid w:val="00A74E77"/>
    <w:rsid w:val="00A76A4F"/>
    <w:rsid w:val="00A97E3C"/>
    <w:rsid w:val="00AA10DB"/>
    <w:rsid w:val="00AA4110"/>
    <w:rsid w:val="00AC3756"/>
    <w:rsid w:val="00AF0805"/>
    <w:rsid w:val="00B166EE"/>
    <w:rsid w:val="00B21696"/>
    <w:rsid w:val="00B342CA"/>
    <w:rsid w:val="00B70DA4"/>
    <w:rsid w:val="00B97DF1"/>
    <w:rsid w:val="00BB7986"/>
    <w:rsid w:val="00BC516A"/>
    <w:rsid w:val="00C100A5"/>
    <w:rsid w:val="00C24869"/>
    <w:rsid w:val="00C46A7F"/>
    <w:rsid w:val="00C56A4A"/>
    <w:rsid w:val="00C7676A"/>
    <w:rsid w:val="00C82558"/>
    <w:rsid w:val="00CA0EBA"/>
    <w:rsid w:val="00CB4099"/>
    <w:rsid w:val="00CD190F"/>
    <w:rsid w:val="00CE1EFD"/>
    <w:rsid w:val="00D03005"/>
    <w:rsid w:val="00D13520"/>
    <w:rsid w:val="00D15BA3"/>
    <w:rsid w:val="00D263BF"/>
    <w:rsid w:val="00D56BEC"/>
    <w:rsid w:val="00D65360"/>
    <w:rsid w:val="00D830B0"/>
    <w:rsid w:val="00D90687"/>
    <w:rsid w:val="00D937DC"/>
    <w:rsid w:val="00DB6634"/>
    <w:rsid w:val="00DC1347"/>
    <w:rsid w:val="00DC582B"/>
    <w:rsid w:val="00DD140C"/>
    <w:rsid w:val="00DF51CA"/>
    <w:rsid w:val="00E21058"/>
    <w:rsid w:val="00E267DE"/>
    <w:rsid w:val="00E55624"/>
    <w:rsid w:val="00E573A1"/>
    <w:rsid w:val="00E607B1"/>
    <w:rsid w:val="00E806C6"/>
    <w:rsid w:val="00E848C1"/>
    <w:rsid w:val="00E91AD6"/>
    <w:rsid w:val="00E91C93"/>
    <w:rsid w:val="00E920CF"/>
    <w:rsid w:val="00ED6559"/>
    <w:rsid w:val="00F11425"/>
    <w:rsid w:val="00F26FBD"/>
    <w:rsid w:val="00F5006A"/>
    <w:rsid w:val="00F7071C"/>
    <w:rsid w:val="00FA175F"/>
    <w:rsid w:val="00FA55F4"/>
    <w:rsid w:val="00FC38E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x-none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."/>
  <w:listSeparator w:val=","/>
  <w14:docId w14:val="16D8C4A5"/>
  <w15:chartTrackingRefBased/>
  <w15:docId w15:val="{6580FD79-D652-42AA-9F20-5B1230BBA67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0421E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421E8"/>
  </w:style>
  <w:style w:type="paragraph" w:styleId="Footer">
    <w:name w:val="footer"/>
    <w:basedOn w:val="Normal"/>
    <w:link w:val="FooterChar"/>
    <w:uiPriority w:val="99"/>
    <w:unhideWhenUsed/>
    <w:rsid w:val="000421E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421E8"/>
  </w:style>
  <w:style w:type="character" w:styleId="Hyperlink">
    <w:name w:val="Hyperlink"/>
    <w:basedOn w:val="DefaultParagraphFont"/>
    <w:uiPriority w:val="99"/>
    <w:unhideWhenUsed/>
    <w:rsid w:val="000421E8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3931B4"/>
    <w:rPr>
      <w:color w:val="954F72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E21058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21058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21058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21058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21058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21058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21058"/>
    <w:rPr>
      <w:rFonts w:ascii="Times New Roman" w:hAnsi="Times New Roman" w:cs="Times New Roman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B21696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21696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21696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21696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otnotes" Target="footnotes.xml"/><Relationship Id="rId5" Type="http://schemas.openxmlformats.org/officeDocument/2006/relationships/endnotes" Target="endnotes.xml"/><Relationship Id="rId6" Type="http://schemas.openxmlformats.org/officeDocument/2006/relationships/hyperlink" Target="mailto:deirdre.lane@liverpool.ac.uk" TargetMode="External"/><Relationship Id="rId7" Type="http://schemas.openxmlformats.org/officeDocument/2006/relationships/hyperlink" Target="https://www.un.org/development/desa/dspd/2020/03/resolution-homelessness/" TargetMode="External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5</Pages>
  <Words>2988</Words>
  <Characters>17038</Characters>
  <Application>Microsoft Macintosh Word</Application>
  <DocSecurity>0</DocSecurity>
  <Lines>141</Lines>
  <Paragraphs>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Liverpool</Company>
  <LinksUpToDate>false</LinksUpToDate>
  <CharactersWithSpaces>1998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ne, Deirdre</dc:creator>
  <cp:keywords/>
  <dc:description/>
  <cp:lastModifiedBy>Deirdre Lane</cp:lastModifiedBy>
  <cp:revision>2</cp:revision>
  <dcterms:created xsi:type="dcterms:W3CDTF">2020-06-05T19:39:00Z</dcterms:created>
  <dcterms:modified xsi:type="dcterms:W3CDTF">2020-06-05T19:39:00Z</dcterms:modified>
</cp:coreProperties>
</file>